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proofErr w:type="spellStart"/>
      <w:r w:rsidR="00EB16C3">
        <w:rPr>
          <w:sz w:val="28"/>
          <w:szCs w:val="28"/>
        </w:rPr>
        <w:t>Duvalón</w:t>
      </w:r>
      <w:proofErr w:type="spellEnd"/>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5CF9EC4" w:rsidR="00EB16C3" w:rsidRDefault="00EB16C3" w:rsidP="00B9734C">
      <w:pPr>
        <w:spacing w:line="276" w:lineRule="auto"/>
        <w:jc w:val="both"/>
      </w:pPr>
      <w:r>
        <w:t xml:space="preserve">La población requiere respuestas inmediatas y acciones en tiempo real de diferentes servicios </w:t>
      </w:r>
      <w:r w:rsidR="00183A0C" w:rsidRPr="00183A0C">
        <w:rPr>
          <w:highlight w:val="yellow"/>
        </w:rPr>
        <w:t>institucionales</w:t>
      </w:r>
      <w:r>
        <w:t xml:space="preserve"> (Ej.: Salud, </w:t>
      </w:r>
      <w:r w:rsidR="00183A0C" w:rsidRPr="00183A0C">
        <w:rPr>
          <w:highlight w:val="yellow"/>
        </w:rPr>
        <w:t>Legalidad</w:t>
      </w:r>
      <w:r>
        <w:t xml:space="preserve">, Seguridad, entre otros). En los momentos actuales de desarrollo tecnológico y </w:t>
      </w:r>
      <w:r w:rsidR="00EE6146">
        <w:rPr>
          <w:highlight w:val="yellow"/>
        </w:rPr>
        <w:t>científico</w:t>
      </w:r>
      <w:r>
        <w:t xml:space="preserve">,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04204F7E"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183A0C" w:rsidRPr="00183A0C">
        <w:rPr>
          <w:highlight w:val="yellow"/>
        </w:rPr>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proofErr w:type="spellStart"/>
      <w:r w:rsidR="004B41BD" w:rsidRPr="004B41BD">
        <w:rPr>
          <w:lang w:val="en-US"/>
        </w:rPr>
        <w:t>eg</w:t>
      </w:r>
      <w:proofErr w:type="spellEnd"/>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3892B8E4" w14:textId="4AC6CE27" w:rsidR="00257F1F"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1128456" w:history="1">
            <w:r w:rsidR="00257F1F" w:rsidRPr="00B05D64">
              <w:rPr>
                <w:rStyle w:val="Hipervnculo"/>
                <w:b/>
                <w:noProof/>
              </w:rPr>
              <w:t>Capítulo 1. Marco Referencial</w:t>
            </w:r>
            <w:r w:rsidR="00257F1F">
              <w:rPr>
                <w:noProof/>
                <w:webHidden/>
              </w:rPr>
              <w:tab/>
            </w:r>
            <w:r w:rsidR="00257F1F">
              <w:rPr>
                <w:noProof/>
                <w:webHidden/>
              </w:rPr>
              <w:fldChar w:fldCharType="begin"/>
            </w:r>
            <w:r w:rsidR="00257F1F">
              <w:rPr>
                <w:noProof/>
                <w:webHidden/>
              </w:rPr>
              <w:instrText xml:space="preserve"> PAGEREF _Toc111128456 \h </w:instrText>
            </w:r>
            <w:r w:rsidR="00257F1F">
              <w:rPr>
                <w:noProof/>
                <w:webHidden/>
              </w:rPr>
            </w:r>
            <w:r w:rsidR="00257F1F">
              <w:rPr>
                <w:noProof/>
                <w:webHidden/>
              </w:rPr>
              <w:fldChar w:fldCharType="separate"/>
            </w:r>
            <w:r w:rsidR="00257F1F">
              <w:rPr>
                <w:noProof/>
                <w:webHidden/>
              </w:rPr>
              <w:t>7</w:t>
            </w:r>
            <w:r w:rsidR="00257F1F">
              <w:rPr>
                <w:noProof/>
                <w:webHidden/>
              </w:rPr>
              <w:fldChar w:fldCharType="end"/>
            </w:r>
          </w:hyperlink>
        </w:p>
        <w:p w14:paraId="6FCBD3F9" w14:textId="023CE10A"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57" w:history="1">
            <w:r w:rsidR="00257F1F" w:rsidRPr="00B05D64">
              <w:rPr>
                <w:rStyle w:val="Hipervnculo"/>
                <w:b/>
                <w:noProof/>
              </w:rPr>
              <w:t>1.1 Los marcos o plataformas para desarrollar robots conversacionales</w:t>
            </w:r>
            <w:r w:rsidR="00257F1F">
              <w:rPr>
                <w:noProof/>
                <w:webHidden/>
              </w:rPr>
              <w:tab/>
            </w:r>
            <w:r w:rsidR="00257F1F">
              <w:rPr>
                <w:noProof/>
                <w:webHidden/>
              </w:rPr>
              <w:fldChar w:fldCharType="begin"/>
            </w:r>
            <w:r w:rsidR="00257F1F">
              <w:rPr>
                <w:noProof/>
                <w:webHidden/>
              </w:rPr>
              <w:instrText xml:space="preserve"> PAGEREF _Toc111128457 \h </w:instrText>
            </w:r>
            <w:r w:rsidR="00257F1F">
              <w:rPr>
                <w:noProof/>
                <w:webHidden/>
              </w:rPr>
            </w:r>
            <w:r w:rsidR="00257F1F">
              <w:rPr>
                <w:noProof/>
                <w:webHidden/>
              </w:rPr>
              <w:fldChar w:fldCharType="separate"/>
            </w:r>
            <w:r w:rsidR="00257F1F">
              <w:rPr>
                <w:noProof/>
                <w:webHidden/>
              </w:rPr>
              <w:t>7</w:t>
            </w:r>
            <w:r w:rsidR="00257F1F">
              <w:rPr>
                <w:noProof/>
                <w:webHidden/>
              </w:rPr>
              <w:fldChar w:fldCharType="end"/>
            </w:r>
          </w:hyperlink>
        </w:p>
        <w:p w14:paraId="798FECCB" w14:textId="431965D4"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58" w:history="1">
            <w:r w:rsidR="00257F1F" w:rsidRPr="00B05D64">
              <w:rPr>
                <w:rStyle w:val="Hipervnculo"/>
                <w:b/>
                <w:noProof/>
              </w:rPr>
              <w:t>1.2 Breve historia de los agentes conversacionales</w:t>
            </w:r>
            <w:r w:rsidR="00257F1F">
              <w:rPr>
                <w:noProof/>
                <w:webHidden/>
              </w:rPr>
              <w:tab/>
            </w:r>
            <w:r w:rsidR="00257F1F">
              <w:rPr>
                <w:noProof/>
                <w:webHidden/>
              </w:rPr>
              <w:fldChar w:fldCharType="begin"/>
            </w:r>
            <w:r w:rsidR="00257F1F">
              <w:rPr>
                <w:noProof/>
                <w:webHidden/>
              </w:rPr>
              <w:instrText xml:space="preserve"> PAGEREF _Toc111128458 \h </w:instrText>
            </w:r>
            <w:r w:rsidR="00257F1F">
              <w:rPr>
                <w:noProof/>
                <w:webHidden/>
              </w:rPr>
            </w:r>
            <w:r w:rsidR="00257F1F">
              <w:rPr>
                <w:noProof/>
                <w:webHidden/>
              </w:rPr>
              <w:fldChar w:fldCharType="separate"/>
            </w:r>
            <w:r w:rsidR="00257F1F">
              <w:rPr>
                <w:noProof/>
                <w:webHidden/>
              </w:rPr>
              <w:t>7</w:t>
            </w:r>
            <w:r w:rsidR="00257F1F">
              <w:rPr>
                <w:noProof/>
                <w:webHidden/>
              </w:rPr>
              <w:fldChar w:fldCharType="end"/>
            </w:r>
          </w:hyperlink>
        </w:p>
        <w:p w14:paraId="217C12F8" w14:textId="13FEBA67"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59" w:history="1">
            <w:r w:rsidR="00257F1F" w:rsidRPr="00B05D64">
              <w:rPr>
                <w:rStyle w:val="Hipervnculo"/>
                <w:b/>
                <w:noProof/>
              </w:rPr>
              <w:t>1.2.1 Estado del arte de los marcos para desarrollar robot conversacional</w:t>
            </w:r>
            <w:r w:rsidR="00257F1F">
              <w:rPr>
                <w:noProof/>
                <w:webHidden/>
              </w:rPr>
              <w:tab/>
            </w:r>
            <w:r w:rsidR="00257F1F">
              <w:rPr>
                <w:noProof/>
                <w:webHidden/>
              </w:rPr>
              <w:fldChar w:fldCharType="begin"/>
            </w:r>
            <w:r w:rsidR="00257F1F">
              <w:rPr>
                <w:noProof/>
                <w:webHidden/>
              </w:rPr>
              <w:instrText xml:space="preserve"> PAGEREF _Toc111128459 \h </w:instrText>
            </w:r>
            <w:r w:rsidR="00257F1F">
              <w:rPr>
                <w:noProof/>
                <w:webHidden/>
              </w:rPr>
            </w:r>
            <w:r w:rsidR="00257F1F">
              <w:rPr>
                <w:noProof/>
                <w:webHidden/>
              </w:rPr>
              <w:fldChar w:fldCharType="separate"/>
            </w:r>
            <w:r w:rsidR="00257F1F">
              <w:rPr>
                <w:noProof/>
                <w:webHidden/>
              </w:rPr>
              <w:t>8</w:t>
            </w:r>
            <w:r w:rsidR="00257F1F">
              <w:rPr>
                <w:noProof/>
                <w:webHidden/>
              </w:rPr>
              <w:fldChar w:fldCharType="end"/>
            </w:r>
          </w:hyperlink>
        </w:p>
        <w:p w14:paraId="2FF08B3D" w14:textId="6F586755"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0" w:history="1">
            <w:r w:rsidR="00257F1F" w:rsidRPr="00B05D64">
              <w:rPr>
                <w:rStyle w:val="Hipervnculo"/>
                <w:b/>
                <w:noProof/>
              </w:rPr>
              <w:t>Azure Bot Service</w:t>
            </w:r>
            <w:r w:rsidR="00257F1F">
              <w:rPr>
                <w:noProof/>
                <w:webHidden/>
              </w:rPr>
              <w:tab/>
            </w:r>
            <w:r w:rsidR="00257F1F">
              <w:rPr>
                <w:noProof/>
                <w:webHidden/>
              </w:rPr>
              <w:fldChar w:fldCharType="begin"/>
            </w:r>
            <w:r w:rsidR="00257F1F">
              <w:rPr>
                <w:noProof/>
                <w:webHidden/>
              </w:rPr>
              <w:instrText xml:space="preserve"> PAGEREF _Toc111128460 \h </w:instrText>
            </w:r>
            <w:r w:rsidR="00257F1F">
              <w:rPr>
                <w:noProof/>
                <w:webHidden/>
              </w:rPr>
            </w:r>
            <w:r w:rsidR="00257F1F">
              <w:rPr>
                <w:noProof/>
                <w:webHidden/>
              </w:rPr>
              <w:fldChar w:fldCharType="separate"/>
            </w:r>
            <w:r w:rsidR="00257F1F">
              <w:rPr>
                <w:noProof/>
                <w:webHidden/>
              </w:rPr>
              <w:t>8</w:t>
            </w:r>
            <w:r w:rsidR="00257F1F">
              <w:rPr>
                <w:noProof/>
                <w:webHidden/>
              </w:rPr>
              <w:fldChar w:fldCharType="end"/>
            </w:r>
          </w:hyperlink>
        </w:p>
        <w:p w14:paraId="3A1A6027" w14:textId="21454E9D"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1" w:history="1">
            <w:r w:rsidR="00257F1F" w:rsidRPr="00B05D64">
              <w:rPr>
                <w:rStyle w:val="Hipervnculo"/>
                <w:b/>
                <w:noProof/>
              </w:rPr>
              <w:t>DialogFlow</w:t>
            </w:r>
            <w:r w:rsidR="00257F1F">
              <w:rPr>
                <w:noProof/>
                <w:webHidden/>
              </w:rPr>
              <w:tab/>
            </w:r>
            <w:r w:rsidR="00257F1F">
              <w:rPr>
                <w:noProof/>
                <w:webHidden/>
              </w:rPr>
              <w:fldChar w:fldCharType="begin"/>
            </w:r>
            <w:r w:rsidR="00257F1F">
              <w:rPr>
                <w:noProof/>
                <w:webHidden/>
              </w:rPr>
              <w:instrText xml:space="preserve"> PAGEREF _Toc111128461 \h </w:instrText>
            </w:r>
            <w:r w:rsidR="00257F1F">
              <w:rPr>
                <w:noProof/>
                <w:webHidden/>
              </w:rPr>
            </w:r>
            <w:r w:rsidR="00257F1F">
              <w:rPr>
                <w:noProof/>
                <w:webHidden/>
              </w:rPr>
              <w:fldChar w:fldCharType="separate"/>
            </w:r>
            <w:r w:rsidR="00257F1F">
              <w:rPr>
                <w:noProof/>
                <w:webHidden/>
              </w:rPr>
              <w:t>9</w:t>
            </w:r>
            <w:r w:rsidR="00257F1F">
              <w:rPr>
                <w:noProof/>
                <w:webHidden/>
              </w:rPr>
              <w:fldChar w:fldCharType="end"/>
            </w:r>
          </w:hyperlink>
        </w:p>
        <w:p w14:paraId="20E78C77" w14:textId="59A81121"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2" w:history="1">
            <w:r w:rsidR="00257F1F" w:rsidRPr="00B05D64">
              <w:rPr>
                <w:rStyle w:val="Hipervnculo"/>
                <w:b/>
                <w:noProof/>
              </w:rPr>
              <w:t>Rasa</w:t>
            </w:r>
            <w:r w:rsidR="00257F1F">
              <w:rPr>
                <w:noProof/>
                <w:webHidden/>
              </w:rPr>
              <w:tab/>
            </w:r>
            <w:r w:rsidR="00257F1F">
              <w:rPr>
                <w:noProof/>
                <w:webHidden/>
              </w:rPr>
              <w:fldChar w:fldCharType="begin"/>
            </w:r>
            <w:r w:rsidR="00257F1F">
              <w:rPr>
                <w:noProof/>
                <w:webHidden/>
              </w:rPr>
              <w:instrText xml:space="preserve"> PAGEREF _Toc111128462 \h </w:instrText>
            </w:r>
            <w:r w:rsidR="00257F1F">
              <w:rPr>
                <w:noProof/>
                <w:webHidden/>
              </w:rPr>
            </w:r>
            <w:r w:rsidR="00257F1F">
              <w:rPr>
                <w:noProof/>
                <w:webHidden/>
              </w:rPr>
              <w:fldChar w:fldCharType="separate"/>
            </w:r>
            <w:r w:rsidR="00257F1F">
              <w:rPr>
                <w:noProof/>
                <w:webHidden/>
              </w:rPr>
              <w:t>11</w:t>
            </w:r>
            <w:r w:rsidR="00257F1F">
              <w:rPr>
                <w:noProof/>
                <w:webHidden/>
              </w:rPr>
              <w:fldChar w:fldCharType="end"/>
            </w:r>
          </w:hyperlink>
        </w:p>
        <w:p w14:paraId="6E0471F7" w14:textId="0E1E6E45"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3" w:history="1">
            <w:r w:rsidR="00257F1F" w:rsidRPr="00B05D64">
              <w:rPr>
                <w:rStyle w:val="Hipervnculo"/>
                <w:b/>
                <w:noProof/>
              </w:rPr>
              <w:t>BotPress</w:t>
            </w:r>
            <w:r w:rsidR="00257F1F">
              <w:rPr>
                <w:noProof/>
                <w:webHidden/>
              </w:rPr>
              <w:tab/>
            </w:r>
            <w:r w:rsidR="00257F1F">
              <w:rPr>
                <w:noProof/>
                <w:webHidden/>
              </w:rPr>
              <w:fldChar w:fldCharType="begin"/>
            </w:r>
            <w:r w:rsidR="00257F1F">
              <w:rPr>
                <w:noProof/>
                <w:webHidden/>
              </w:rPr>
              <w:instrText xml:space="preserve"> PAGEREF _Toc111128463 \h </w:instrText>
            </w:r>
            <w:r w:rsidR="00257F1F">
              <w:rPr>
                <w:noProof/>
                <w:webHidden/>
              </w:rPr>
            </w:r>
            <w:r w:rsidR="00257F1F">
              <w:rPr>
                <w:noProof/>
                <w:webHidden/>
              </w:rPr>
              <w:fldChar w:fldCharType="separate"/>
            </w:r>
            <w:r w:rsidR="00257F1F">
              <w:rPr>
                <w:noProof/>
                <w:webHidden/>
              </w:rPr>
              <w:t>12</w:t>
            </w:r>
            <w:r w:rsidR="00257F1F">
              <w:rPr>
                <w:noProof/>
                <w:webHidden/>
              </w:rPr>
              <w:fldChar w:fldCharType="end"/>
            </w:r>
          </w:hyperlink>
        </w:p>
        <w:p w14:paraId="3B950E89" w14:textId="26A5DB10"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4" w:history="1">
            <w:r w:rsidR="00257F1F" w:rsidRPr="00B05D64">
              <w:rPr>
                <w:rStyle w:val="Hipervnculo"/>
                <w:b/>
                <w:noProof/>
              </w:rPr>
              <w:t>Plato Research Dialogue System</w:t>
            </w:r>
            <w:r w:rsidR="00257F1F">
              <w:rPr>
                <w:noProof/>
                <w:webHidden/>
              </w:rPr>
              <w:tab/>
            </w:r>
            <w:r w:rsidR="00257F1F">
              <w:rPr>
                <w:noProof/>
                <w:webHidden/>
              </w:rPr>
              <w:fldChar w:fldCharType="begin"/>
            </w:r>
            <w:r w:rsidR="00257F1F">
              <w:rPr>
                <w:noProof/>
                <w:webHidden/>
              </w:rPr>
              <w:instrText xml:space="preserve"> PAGEREF _Toc111128464 \h </w:instrText>
            </w:r>
            <w:r w:rsidR="00257F1F">
              <w:rPr>
                <w:noProof/>
                <w:webHidden/>
              </w:rPr>
            </w:r>
            <w:r w:rsidR="00257F1F">
              <w:rPr>
                <w:noProof/>
                <w:webHidden/>
              </w:rPr>
              <w:fldChar w:fldCharType="separate"/>
            </w:r>
            <w:r w:rsidR="00257F1F">
              <w:rPr>
                <w:noProof/>
                <w:webHidden/>
              </w:rPr>
              <w:t>14</w:t>
            </w:r>
            <w:r w:rsidR="00257F1F">
              <w:rPr>
                <w:noProof/>
                <w:webHidden/>
              </w:rPr>
              <w:fldChar w:fldCharType="end"/>
            </w:r>
          </w:hyperlink>
        </w:p>
        <w:p w14:paraId="605B76B5" w14:textId="38B26AC9"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65" w:history="1">
            <w:r w:rsidR="00257F1F" w:rsidRPr="00B05D64">
              <w:rPr>
                <w:rStyle w:val="Hipervnculo"/>
                <w:b/>
                <w:noProof/>
                <w:lang w:eastAsia="es-ES"/>
              </w:rPr>
              <w:t>Conclusión</w:t>
            </w:r>
            <w:r w:rsidR="00257F1F">
              <w:rPr>
                <w:noProof/>
                <w:webHidden/>
              </w:rPr>
              <w:tab/>
            </w:r>
            <w:r w:rsidR="00257F1F">
              <w:rPr>
                <w:noProof/>
                <w:webHidden/>
              </w:rPr>
              <w:fldChar w:fldCharType="begin"/>
            </w:r>
            <w:r w:rsidR="00257F1F">
              <w:rPr>
                <w:noProof/>
                <w:webHidden/>
              </w:rPr>
              <w:instrText xml:space="preserve"> PAGEREF _Toc111128465 \h </w:instrText>
            </w:r>
            <w:r w:rsidR="00257F1F">
              <w:rPr>
                <w:noProof/>
                <w:webHidden/>
              </w:rPr>
            </w:r>
            <w:r w:rsidR="00257F1F">
              <w:rPr>
                <w:noProof/>
                <w:webHidden/>
              </w:rPr>
              <w:fldChar w:fldCharType="separate"/>
            </w:r>
            <w:r w:rsidR="00257F1F">
              <w:rPr>
                <w:noProof/>
                <w:webHidden/>
              </w:rPr>
              <w:t>15</w:t>
            </w:r>
            <w:r w:rsidR="00257F1F">
              <w:rPr>
                <w:noProof/>
                <w:webHidden/>
              </w:rPr>
              <w:fldChar w:fldCharType="end"/>
            </w:r>
          </w:hyperlink>
        </w:p>
        <w:p w14:paraId="2FE5EEE6" w14:textId="63516DD3"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66" w:history="1">
            <w:r w:rsidR="00257F1F" w:rsidRPr="00B05D64">
              <w:rPr>
                <w:rStyle w:val="Hipervnculo"/>
                <w:b/>
                <w:noProof/>
              </w:rPr>
              <w:t>1.3 Herramientas, Lenguajes de programación y Tecnologías</w:t>
            </w:r>
            <w:r w:rsidR="00257F1F">
              <w:rPr>
                <w:noProof/>
                <w:webHidden/>
              </w:rPr>
              <w:tab/>
            </w:r>
            <w:r w:rsidR="00257F1F">
              <w:rPr>
                <w:noProof/>
                <w:webHidden/>
              </w:rPr>
              <w:fldChar w:fldCharType="begin"/>
            </w:r>
            <w:r w:rsidR="00257F1F">
              <w:rPr>
                <w:noProof/>
                <w:webHidden/>
              </w:rPr>
              <w:instrText xml:space="preserve"> PAGEREF _Toc111128466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230AABAC" w14:textId="08CBD823"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7" w:history="1">
            <w:r w:rsidR="00257F1F" w:rsidRPr="00B05D64">
              <w:rPr>
                <w:rStyle w:val="Hipervnculo"/>
                <w:b/>
                <w:noProof/>
              </w:rPr>
              <w:t>Python</w:t>
            </w:r>
            <w:r w:rsidR="00257F1F">
              <w:rPr>
                <w:noProof/>
                <w:webHidden/>
              </w:rPr>
              <w:tab/>
            </w:r>
            <w:r w:rsidR="00257F1F">
              <w:rPr>
                <w:noProof/>
                <w:webHidden/>
              </w:rPr>
              <w:fldChar w:fldCharType="begin"/>
            </w:r>
            <w:r w:rsidR="00257F1F">
              <w:rPr>
                <w:noProof/>
                <w:webHidden/>
              </w:rPr>
              <w:instrText xml:space="preserve"> PAGEREF _Toc111128467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6B68AF36" w14:textId="3187EC8C"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8" w:history="1">
            <w:r w:rsidR="00257F1F" w:rsidRPr="00B05D64">
              <w:rPr>
                <w:rStyle w:val="Hipervnculo"/>
                <w:b/>
                <w:noProof/>
              </w:rPr>
              <w:t>PyCharm Community</w:t>
            </w:r>
            <w:r w:rsidR="00257F1F">
              <w:rPr>
                <w:noProof/>
                <w:webHidden/>
              </w:rPr>
              <w:tab/>
            </w:r>
            <w:r w:rsidR="00257F1F">
              <w:rPr>
                <w:noProof/>
                <w:webHidden/>
              </w:rPr>
              <w:fldChar w:fldCharType="begin"/>
            </w:r>
            <w:r w:rsidR="00257F1F">
              <w:rPr>
                <w:noProof/>
                <w:webHidden/>
              </w:rPr>
              <w:instrText xml:space="preserve"> PAGEREF _Toc111128468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2A16A0A2" w14:textId="107844FB"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69" w:history="1">
            <w:r w:rsidR="00257F1F" w:rsidRPr="00B05D64">
              <w:rPr>
                <w:rStyle w:val="Hipervnculo"/>
                <w:b/>
                <w:noProof/>
              </w:rPr>
              <w:t>RASA</w:t>
            </w:r>
            <w:r w:rsidR="00257F1F">
              <w:rPr>
                <w:noProof/>
                <w:webHidden/>
              </w:rPr>
              <w:tab/>
            </w:r>
            <w:r w:rsidR="00257F1F">
              <w:rPr>
                <w:noProof/>
                <w:webHidden/>
              </w:rPr>
              <w:fldChar w:fldCharType="begin"/>
            </w:r>
            <w:r w:rsidR="00257F1F">
              <w:rPr>
                <w:noProof/>
                <w:webHidden/>
              </w:rPr>
              <w:instrText xml:space="preserve"> PAGEREF _Toc111128469 \h </w:instrText>
            </w:r>
            <w:r w:rsidR="00257F1F">
              <w:rPr>
                <w:noProof/>
                <w:webHidden/>
              </w:rPr>
            </w:r>
            <w:r w:rsidR="00257F1F">
              <w:rPr>
                <w:noProof/>
                <w:webHidden/>
              </w:rPr>
              <w:fldChar w:fldCharType="separate"/>
            </w:r>
            <w:r w:rsidR="00257F1F">
              <w:rPr>
                <w:noProof/>
                <w:webHidden/>
              </w:rPr>
              <w:t>16</w:t>
            </w:r>
            <w:r w:rsidR="00257F1F">
              <w:rPr>
                <w:noProof/>
                <w:webHidden/>
              </w:rPr>
              <w:fldChar w:fldCharType="end"/>
            </w:r>
          </w:hyperlink>
        </w:p>
        <w:p w14:paraId="411D1DA0" w14:textId="1050626F"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70" w:history="1">
            <w:r w:rsidR="00257F1F" w:rsidRPr="00B05D64">
              <w:rPr>
                <w:rStyle w:val="Hipervnculo"/>
                <w:b/>
                <w:noProof/>
              </w:rPr>
              <w:t>MongoDB</w:t>
            </w:r>
            <w:r w:rsidR="00257F1F">
              <w:rPr>
                <w:noProof/>
                <w:webHidden/>
              </w:rPr>
              <w:tab/>
            </w:r>
            <w:r w:rsidR="00257F1F">
              <w:rPr>
                <w:noProof/>
                <w:webHidden/>
              </w:rPr>
              <w:fldChar w:fldCharType="begin"/>
            </w:r>
            <w:r w:rsidR="00257F1F">
              <w:rPr>
                <w:noProof/>
                <w:webHidden/>
              </w:rPr>
              <w:instrText xml:space="preserve"> PAGEREF _Toc111128470 \h </w:instrText>
            </w:r>
            <w:r w:rsidR="00257F1F">
              <w:rPr>
                <w:noProof/>
                <w:webHidden/>
              </w:rPr>
            </w:r>
            <w:r w:rsidR="00257F1F">
              <w:rPr>
                <w:noProof/>
                <w:webHidden/>
              </w:rPr>
              <w:fldChar w:fldCharType="separate"/>
            </w:r>
            <w:r w:rsidR="00257F1F">
              <w:rPr>
                <w:noProof/>
                <w:webHidden/>
              </w:rPr>
              <w:t>17</w:t>
            </w:r>
            <w:r w:rsidR="00257F1F">
              <w:rPr>
                <w:noProof/>
                <w:webHidden/>
              </w:rPr>
              <w:fldChar w:fldCharType="end"/>
            </w:r>
          </w:hyperlink>
        </w:p>
        <w:p w14:paraId="15065480" w14:textId="4ED5A8E4"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71" w:history="1">
            <w:r w:rsidR="00257F1F" w:rsidRPr="00B05D64">
              <w:rPr>
                <w:rStyle w:val="Hipervnculo"/>
                <w:b/>
                <w:noProof/>
              </w:rPr>
              <w:t>YAML</w:t>
            </w:r>
            <w:r w:rsidR="00257F1F">
              <w:rPr>
                <w:noProof/>
                <w:webHidden/>
              </w:rPr>
              <w:tab/>
            </w:r>
            <w:r w:rsidR="00257F1F">
              <w:rPr>
                <w:noProof/>
                <w:webHidden/>
              </w:rPr>
              <w:fldChar w:fldCharType="begin"/>
            </w:r>
            <w:r w:rsidR="00257F1F">
              <w:rPr>
                <w:noProof/>
                <w:webHidden/>
              </w:rPr>
              <w:instrText xml:space="preserve"> PAGEREF _Toc111128471 \h </w:instrText>
            </w:r>
            <w:r w:rsidR="00257F1F">
              <w:rPr>
                <w:noProof/>
                <w:webHidden/>
              </w:rPr>
            </w:r>
            <w:r w:rsidR="00257F1F">
              <w:rPr>
                <w:noProof/>
                <w:webHidden/>
              </w:rPr>
              <w:fldChar w:fldCharType="separate"/>
            </w:r>
            <w:r w:rsidR="00257F1F">
              <w:rPr>
                <w:noProof/>
                <w:webHidden/>
              </w:rPr>
              <w:t>17</w:t>
            </w:r>
            <w:r w:rsidR="00257F1F">
              <w:rPr>
                <w:noProof/>
                <w:webHidden/>
              </w:rPr>
              <w:fldChar w:fldCharType="end"/>
            </w:r>
          </w:hyperlink>
        </w:p>
        <w:p w14:paraId="2EE47004" w14:textId="30D4D10F"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72" w:history="1">
            <w:r w:rsidR="00257F1F" w:rsidRPr="00B05D64">
              <w:rPr>
                <w:rStyle w:val="Hipervnculo"/>
                <w:b/>
                <w:noProof/>
              </w:rPr>
              <w:t>GIT</w:t>
            </w:r>
            <w:r w:rsidR="00257F1F">
              <w:rPr>
                <w:noProof/>
                <w:webHidden/>
              </w:rPr>
              <w:tab/>
            </w:r>
            <w:r w:rsidR="00257F1F">
              <w:rPr>
                <w:noProof/>
                <w:webHidden/>
              </w:rPr>
              <w:fldChar w:fldCharType="begin"/>
            </w:r>
            <w:r w:rsidR="00257F1F">
              <w:rPr>
                <w:noProof/>
                <w:webHidden/>
              </w:rPr>
              <w:instrText xml:space="preserve"> PAGEREF _Toc111128472 \h </w:instrText>
            </w:r>
            <w:r w:rsidR="00257F1F">
              <w:rPr>
                <w:noProof/>
                <w:webHidden/>
              </w:rPr>
            </w:r>
            <w:r w:rsidR="00257F1F">
              <w:rPr>
                <w:noProof/>
                <w:webHidden/>
              </w:rPr>
              <w:fldChar w:fldCharType="separate"/>
            </w:r>
            <w:r w:rsidR="00257F1F">
              <w:rPr>
                <w:noProof/>
                <w:webHidden/>
              </w:rPr>
              <w:t>17</w:t>
            </w:r>
            <w:r w:rsidR="00257F1F">
              <w:rPr>
                <w:noProof/>
                <w:webHidden/>
              </w:rPr>
              <w:fldChar w:fldCharType="end"/>
            </w:r>
          </w:hyperlink>
        </w:p>
        <w:p w14:paraId="0CAA282A" w14:textId="612285F0"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3" w:history="1">
            <w:r w:rsidR="00257F1F" w:rsidRPr="00B05D64">
              <w:rPr>
                <w:rStyle w:val="Hipervnculo"/>
                <w:b/>
                <w:noProof/>
              </w:rPr>
              <w:t>1.4 Metodología de desarrollo de software</w:t>
            </w:r>
            <w:r w:rsidR="00257F1F">
              <w:rPr>
                <w:noProof/>
                <w:webHidden/>
              </w:rPr>
              <w:tab/>
            </w:r>
            <w:r w:rsidR="00257F1F">
              <w:rPr>
                <w:noProof/>
                <w:webHidden/>
              </w:rPr>
              <w:fldChar w:fldCharType="begin"/>
            </w:r>
            <w:r w:rsidR="00257F1F">
              <w:rPr>
                <w:noProof/>
                <w:webHidden/>
              </w:rPr>
              <w:instrText xml:space="preserve"> PAGEREF _Toc111128473 \h </w:instrText>
            </w:r>
            <w:r w:rsidR="00257F1F">
              <w:rPr>
                <w:noProof/>
                <w:webHidden/>
              </w:rPr>
            </w:r>
            <w:r w:rsidR="00257F1F">
              <w:rPr>
                <w:noProof/>
                <w:webHidden/>
              </w:rPr>
              <w:fldChar w:fldCharType="separate"/>
            </w:r>
            <w:r w:rsidR="00257F1F">
              <w:rPr>
                <w:noProof/>
                <w:webHidden/>
              </w:rPr>
              <w:t>18</w:t>
            </w:r>
            <w:r w:rsidR="00257F1F">
              <w:rPr>
                <w:noProof/>
                <w:webHidden/>
              </w:rPr>
              <w:fldChar w:fldCharType="end"/>
            </w:r>
          </w:hyperlink>
        </w:p>
        <w:p w14:paraId="76D39D82" w14:textId="3D533073"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4" w:history="1">
            <w:r w:rsidR="00257F1F" w:rsidRPr="00B05D64">
              <w:rPr>
                <w:rStyle w:val="Hipervnculo"/>
                <w:b/>
                <w:bCs/>
                <w:noProof/>
              </w:rPr>
              <w:t>Conclusiones del capítulo</w:t>
            </w:r>
            <w:r w:rsidR="00257F1F">
              <w:rPr>
                <w:noProof/>
                <w:webHidden/>
              </w:rPr>
              <w:tab/>
            </w:r>
            <w:r w:rsidR="00257F1F">
              <w:rPr>
                <w:noProof/>
                <w:webHidden/>
              </w:rPr>
              <w:fldChar w:fldCharType="begin"/>
            </w:r>
            <w:r w:rsidR="00257F1F">
              <w:rPr>
                <w:noProof/>
                <w:webHidden/>
              </w:rPr>
              <w:instrText xml:space="preserve"> PAGEREF _Toc111128474 \h </w:instrText>
            </w:r>
            <w:r w:rsidR="00257F1F">
              <w:rPr>
                <w:noProof/>
                <w:webHidden/>
              </w:rPr>
            </w:r>
            <w:r w:rsidR="00257F1F">
              <w:rPr>
                <w:noProof/>
                <w:webHidden/>
              </w:rPr>
              <w:fldChar w:fldCharType="separate"/>
            </w:r>
            <w:r w:rsidR="00257F1F">
              <w:rPr>
                <w:noProof/>
                <w:webHidden/>
              </w:rPr>
              <w:t>19</w:t>
            </w:r>
            <w:r w:rsidR="00257F1F">
              <w:rPr>
                <w:noProof/>
                <w:webHidden/>
              </w:rPr>
              <w:fldChar w:fldCharType="end"/>
            </w:r>
          </w:hyperlink>
        </w:p>
        <w:p w14:paraId="2F4E84A8" w14:textId="0BD68943" w:rsidR="00257F1F"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1128475" w:history="1">
            <w:r w:rsidR="00257F1F" w:rsidRPr="00B05D64">
              <w:rPr>
                <w:rStyle w:val="Hipervnculo"/>
                <w:b/>
                <w:noProof/>
              </w:rPr>
              <w:t>Capítulo 2. Planificación y Diseño</w:t>
            </w:r>
            <w:r w:rsidR="00257F1F">
              <w:rPr>
                <w:noProof/>
                <w:webHidden/>
              </w:rPr>
              <w:tab/>
            </w:r>
            <w:r w:rsidR="00257F1F">
              <w:rPr>
                <w:noProof/>
                <w:webHidden/>
              </w:rPr>
              <w:fldChar w:fldCharType="begin"/>
            </w:r>
            <w:r w:rsidR="00257F1F">
              <w:rPr>
                <w:noProof/>
                <w:webHidden/>
              </w:rPr>
              <w:instrText xml:space="preserve"> PAGEREF _Toc111128475 \h </w:instrText>
            </w:r>
            <w:r w:rsidR="00257F1F">
              <w:rPr>
                <w:noProof/>
                <w:webHidden/>
              </w:rPr>
            </w:r>
            <w:r w:rsidR="00257F1F">
              <w:rPr>
                <w:noProof/>
                <w:webHidden/>
              </w:rPr>
              <w:fldChar w:fldCharType="separate"/>
            </w:r>
            <w:r w:rsidR="00257F1F">
              <w:rPr>
                <w:noProof/>
                <w:webHidden/>
              </w:rPr>
              <w:t>20</w:t>
            </w:r>
            <w:r w:rsidR="00257F1F">
              <w:rPr>
                <w:noProof/>
                <w:webHidden/>
              </w:rPr>
              <w:fldChar w:fldCharType="end"/>
            </w:r>
          </w:hyperlink>
        </w:p>
        <w:p w14:paraId="7243E164" w14:textId="4E6EE50E"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6" w:history="1">
            <w:r w:rsidR="00257F1F" w:rsidRPr="00B05D64">
              <w:rPr>
                <w:rStyle w:val="Hipervnculo"/>
                <w:b/>
                <w:noProof/>
              </w:rPr>
              <w:t>2.1 Propuesta del Sistema</w:t>
            </w:r>
            <w:r w:rsidR="00257F1F">
              <w:rPr>
                <w:noProof/>
                <w:webHidden/>
              </w:rPr>
              <w:tab/>
            </w:r>
            <w:r w:rsidR="00257F1F">
              <w:rPr>
                <w:noProof/>
                <w:webHidden/>
              </w:rPr>
              <w:fldChar w:fldCharType="begin"/>
            </w:r>
            <w:r w:rsidR="00257F1F">
              <w:rPr>
                <w:noProof/>
                <w:webHidden/>
              </w:rPr>
              <w:instrText xml:space="preserve"> PAGEREF _Toc111128476 \h </w:instrText>
            </w:r>
            <w:r w:rsidR="00257F1F">
              <w:rPr>
                <w:noProof/>
                <w:webHidden/>
              </w:rPr>
            </w:r>
            <w:r w:rsidR="00257F1F">
              <w:rPr>
                <w:noProof/>
                <w:webHidden/>
              </w:rPr>
              <w:fldChar w:fldCharType="separate"/>
            </w:r>
            <w:r w:rsidR="00257F1F">
              <w:rPr>
                <w:noProof/>
                <w:webHidden/>
              </w:rPr>
              <w:t>20</w:t>
            </w:r>
            <w:r w:rsidR="00257F1F">
              <w:rPr>
                <w:noProof/>
                <w:webHidden/>
              </w:rPr>
              <w:fldChar w:fldCharType="end"/>
            </w:r>
          </w:hyperlink>
        </w:p>
        <w:p w14:paraId="312ABAA8" w14:textId="6C1B9883"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7" w:history="1">
            <w:r w:rsidR="00257F1F" w:rsidRPr="00B05D64">
              <w:rPr>
                <w:rStyle w:val="Hipervnculo"/>
                <w:b/>
                <w:noProof/>
              </w:rPr>
              <w:t>2.2 Usuarios del Sistema</w:t>
            </w:r>
            <w:r w:rsidR="00257F1F">
              <w:rPr>
                <w:noProof/>
                <w:webHidden/>
              </w:rPr>
              <w:tab/>
            </w:r>
            <w:r w:rsidR="00257F1F">
              <w:rPr>
                <w:noProof/>
                <w:webHidden/>
              </w:rPr>
              <w:fldChar w:fldCharType="begin"/>
            </w:r>
            <w:r w:rsidR="00257F1F">
              <w:rPr>
                <w:noProof/>
                <w:webHidden/>
              </w:rPr>
              <w:instrText xml:space="preserve"> PAGEREF _Toc111128477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4F47864A" w14:textId="77CBB16A"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8" w:history="1">
            <w:r w:rsidR="00257F1F" w:rsidRPr="00B05D64">
              <w:rPr>
                <w:rStyle w:val="Hipervnculo"/>
                <w:b/>
                <w:noProof/>
              </w:rPr>
              <w:t>2.3 Planificación del desarrollo del Sistema</w:t>
            </w:r>
            <w:r w:rsidR="00257F1F">
              <w:rPr>
                <w:noProof/>
                <w:webHidden/>
              </w:rPr>
              <w:tab/>
            </w:r>
            <w:r w:rsidR="00257F1F">
              <w:rPr>
                <w:noProof/>
                <w:webHidden/>
              </w:rPr>
              <w:fldChar w:fldCharType="begin"/>
            </w:r>
            <w:r w:rsidR="00257F1F">
              <w:rPr>
                <w:noProof/>
                <w:webHidden/>
              </w:rPr>
              <w:instrText xml:space="preserve"> PAGEREF _Toc111128478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05F794C3" w14:textId="04FF1A16"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79" w:history="1">
            <w:r w:rsidR="00257F1F" w:rsidRPr="00B05D64">
              <w:rPr>
                <w:rStyle w:val="Hipervnculo"/>
                <w:b/>
                <w:noProof/>
              </w:rPr>
              <w:t>2.3.1. Historias de usuarios</w:t>
            </w:r>
            <w:r w:rsidR="00257F1F">
              <w:rPr>
                <w:noProof/>
                <w:webHidden/>
              </w:rPr>
              <w:tab/>
            </w:r>
            <w:r w:rsidR="00257F1F">
              <w:rPr>
                <w:noProof/>
                <w:webHidden/>
              </w:rPr>
              <w:fldChar w:fldCharType="begin"/>
            </w:r>
            <w:r w:rsidR="00257F1F">
              <w:rPr>
                <w:noProof/>
                <w:webHidden/>
              </w:rPr>
              <w:instrText xml:space="preserve"> PAGEREF _Toc111128479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0612A215" w14:textId="072E7F06"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80" w:history="1">
            <w:r w:rsidR="00257F1F" w:rsidRPr="00B05D64">
              <w:rPr>
                <w:rStyle w:val="Hipervnculo"/>
                <w:b/>
                <w:noProof/>
              </w:rPr>
              <w:t>2.3.2. Requisitos Funcionales</w:t>
            </w:r>
            <w:r w:rsidR="00257F1F">
              <w:rPr>
                <w:noProof/>
                <w:webHidden/>
              </w:rPr>
              <w:tab/>
            </w:r>
            <w:r w:rsidR="00257F1F">
              <w:rPr>
                <w:noProof/>
                <w:webHidden/>
              </w:rPr>
              <w:fldChar w:fldCharType="begin"/>
            </w:r>
            <w:r w:rsidR="00257F1F">
              <w:rPr>
                <w:noProof/>
                <w:webHidden/>
              </w:rPr>
              <w:instrText xml:space="preserve"> PAGEREF _Toc111128480 \h </w:instrText>
            </w:r>
            <w:r w:rsidR="00257F1F">
              <w:rPr>
                <w:noProof/>
                <w:webHidden/>
              </w:rPr>
            </w:r>
            <w:r w:rsidR="00257F1F">
              <w:rPr>
                <w:noProof/>
                <w:webHidden/>
              </w:rPr>
              <w:fldChar w:fldCharType="separate"/>
            </w:r>
            <w:r w:rsidR="00257F1F">
              <w:rPr>
                <w:noProof/>
                <w:webHidden/>
              </w:rPr>
              <w:t>21</w:t>
            </w:r>
            <w:r w:rsidR="00257F1F">
              <w:rPr>
                <w:noProof/>
                <w:webHidden/>
              </w:rPr>
              <w:fldChar w:fldCharType="end"/>
            </w:r>
          </w:hyperlink>
        </w:p>
        <w:p w14:paraId="13E0BDAC" w14:textId="1BE4ECD8"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81" w:history="1">
            <w:r w:rsidR="00257F1F" w:rsidRPr="00B05D64">
              <w:rPr>
                <w:rStyle w:val="Hipervnculo"/>
                <w:b/>
                <w:noProof/>
              </w:rPr>
              <w:t>2.3.3. Requisitos no Funcionales</w:t>
            </w:r>
            <w:r w:rsidR="00257F1F">
              <w:rPr>
                <w:noProof/>
                <w:webHidden/>
              </w:rPr>
              <w:tab/>
            </w:r>
            <w:r w:rsidR="00257F1F">
              <w:rPr>
                <w:noProof/>
                <w:webHidden/>
              </w:rPr>
              <w:fldChar w:fldCharType="begin"/>
            </w:r>
            <w:r w:rsidR="00257F1F">
              <w:rPr>
                <w:noProof/>
                <w:webHidden/>
              </w:rPr>
              <w:instrText xml:space="preserve"> PAGEREF _Toc111128481 \h </w:instrText>
            </w:r>
            <w:r w:rsidR="00257F1F">
              <w:rPr>
                <w:noProof/>
                <w:webHidden/>
              </w:rPr>
            </w:r>
            <w:r w:rsidR="00257F1F">
              <w:rPr>
                <w:noProof/>
                <w:webHidden/>
              </w:rPr>
              <w:fldChar w:fldCharType="separate"/>
            </w:r>
            <w:r w:rsidR="00257F1F">
              <w:rPr>
                <w:noProof/>
                <w:webHidden/>
              </w:rPr>
              <w:t>22</w:t>
            </w:r>
            <w:r w:rsidR="00257F1F">
              <w:rPr>
                <w:noProof/>
                <w:webHidden/>
              </w:rPr>
              <w:fldChar w:fldCharType="end"/>
            </w:r>
          </w:hyperlink>
        </w:p>
        <w:p w14:paraId="2FD9323F" w14:textId="00327A84" w:rsidR="00257F1F"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1128482" w:history="1">
            <w:r w:rsidR="00257F1F" w:rsidRPr="00B05D64">
              <w:rPr>
                <w:rStyle w:val="Hipervnculo"/>
                <w:b/>
                <w:noProof/>
              </w:rPr>
              <w:t>2.3.4. Diseño de Base de Batos</w:t>
            </w:r>
            <w:r w:rsidR="00257F1F">
              <w:rPr>
                <w:noProof/>
                <w:webHidden/>
              </w:rPr>
              <w:tab/>
            </w:r>
            <w:r w:rsidR="00257F1F">
              <w:rPr>
                <w:noProof/>
                <w:webHidden/>
              </w:rPr>
              <w:fldChar w:fldCharType="begin"/>
            </w:r>
            <w:r w:rsidR="00257F1F">
              <w:rPr>
                <w:noProof/>
                <w:webHidden/>
              </w:rPr>
              <w:instrText xml:space="preserve"> PAGEREF _Toc111128482 \h </w:instrText>
            </w:r>
            <w:r w:rsidR="00257F1F">
              <w:rPr>
                <w:noProof/>
                <w:webHidden/>
              </w:rPr>
            </w:r>
            <w:r w:rsidR="00257F1F">
              <w:rPr>
                <w:noProof/>
                <w:webHidden/>
              </w:rPr>
              <w:fldChar w:fldCharType="separate"/>
            </w:r>
            <w:r w:rsidR="00257F1F">
              <w:rPr>
                <w:noProof/>
                <w:webHidden/>
              </w:rPr>
              <w:t>27</w:t>
            </w:r>
            <w:r w:rsidR="00257F1F">
              <w:rPr>
                <w:noProof/>
                <w:webHidden/>
              </w:rPr>
              <w:fldChar w:fldCharType="end"/>
            </w:r>
          </w:hyperlink>
        </w:p>
        <w:p w14:paraId="3A696EA8" w14:textId="08DE1779"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83" w:history="1">
            <w:r w:rsidR="00257F1F" w:rsidRPr="00B05D64">
              <w:rPr>
                <w:rStyle w:val="Hipervnculo"/>
                <w:b/>
                <w:bCs/>
                <w:noProof/>
              </w:rPr>
              <w:t>Conclusiones del capítulo</w:t>
            </w:r>
            <w:r w:rsidR="00257F1F">
              <w:rPr>
                <w:noProof/>
                <w:webHidden/>
              </w:rPr>
              <w:tab/>
            </w:r>
            <w:r w:rsidR="00257F1F">
              <w:rPr>
                <w:noProof/>
                <w:webHidden/>
              </w:rPr>
              <w:fldChar w:fldCharType="begin"/>
            </w:r>
            <w:r w:rsidR="00257F1F">
              <w:rPr>
                <w:noProof/>
                <w:webHidden/>
              </w:rPr>
              <w:instrText xml:space="preserve"> PAGEREF _Toc111128483 \h </w:instrText>
            </w:r>
            <w:r w:rsidR="00257F1F">
              <w:rPr>
                <w:noProof/>
                <w:webHidden/>
              </w:rPr>
            </w:r>
            <w:r w:rsidR="00257F1F">
              <w:rPr>
                <w:noProof/>
                <w:webHidden/>
              </w:rPr>
              <w:fldChar w:fldCharType="separate"/>
            </w:r>
            <w:r w:rsidR="00257F1F">
              <w:rPr>
                <w:noProof/>
                <w:webHidden/>
              </w:rPr>
              <w:t>28</w:t>
            </w:r>
            <w:r w:rsidR="00257F1F">
              <w:rPr>
                <w:noProof/>
                <w:webHidden/>
              </w:rPr>
              <w:fldChar w:fldCharType="end"/>
            </w:r>
          </w:hyperlink>
        </w:p>
        <w:p w14:paraId="79C6FFB7" w14:textId="6561D8A1" w:rsidR="00257F1F"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1128484" w:history="1">
            <w:r w:rsidR="00257F1F" w:rsidRPr="00B05D64">
              <w:rPr>
                <w:rStyle w:val="Hipervnculo"/>
                <w:b/>
                <w:bCs/>
                <w:noProof/>
              </w:rPr>
              <w:t>Capítulo 3. Implementación y Prueba</w:t>
            </w:r>
            <w:r w:rsidR="00257F1F">
              <w:rPr>
                <w:noProof/>
                <w:webHidden/>
              </w:rPr>
              <w:tab/>
            </w:r>
            <w:r w:rsidR="00257F1F">
              <w:rPr>
                <w:noProof/>
                <w:webHidden/>
              </w:rPr>
              <w:fldChar w:fldCharType="begin"/>
            </w:r>
            <w:r w:rsidR="00257F1F">
              <w:rPr>
                <w:noProof/>
                <w:webHidden/>
              </w:rPr>
              <w:instrText xml:space="preserve"> PAGEREF _Toc111128484 \h </w:instrText>
            </w:r>
            <w:r w:rsidR="00257F1F">
              <w:rPr>
                <w:noProof/>
                <w:webHidden/>
              </w:rPr>
            </w:r>
            <w:r w:rsidR="00257F1F">
              <w:rPr>
                <w:noProof/>
                <w:webHidden/>
              </w:rPr>
              <w:fldChar w:fldCharType="separate"/>
            </w:r>
            <w:r w:rsidR="00257F1F">
              <w:rPr>
                <w:noProof/>
                <w:webHidden/>
              </w:rPr>
              <w:t>29</w:t>
            </w:r>
            <w:r w:rsidR="00257F1F">
              <w:rPr>
                <w:noProof/>
                <w:webHidden/>
              </w:rPr>
              <w:fldChar w:fldCharType="end"/>
            </w:r>
          </w:hyperlink>
        </w:p>
        <w:p w14:paraId="624D03C4" w14:textId="5DDCF15C"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85" w:history="1">
            <w:r w:rsidR="00257F1F" w:rsidRPr="00B05D64">
              <w:rPr>
                <w:rStyle w:val="Hipervnculo"/>
                <w:b/>
                <w:bCs/>
                <w:noProof/>
              </w:rPr>
              <w:t>3.1. Instalación de las herramientas utilizadas</w:t>
            </w:r>
            <w:r w:rsidR="00257F1F">
              <w:rPr>
                <w:noProof/>
                <w:webHidden/>
              </w:rPr>
              <w:tab/>
            </w:r>
            <w:r w:rsidR="00257F1F">
              <w:rPr>
                <w:noProof/>
                <w:webHidden/>
              </w:rPr>
              <w:fldChar w:fldCharType="begin"/>
            </w:r>
            <w:r w:rsidR="00257F1F">
              <w:rPr>
                <w:noProof/>
                <w:webHidden/>
              </w:rPr>
              <w:instrText xml:space="preserve"> PAGEREF _Toc111128485 \h </w:instrText>
            </w:r>
            <w:r w:rsidR="00257F1F">
              <w:rPr>
                <w:noProof/>
                <w:webHidden/>
              </w:rPr>
            </w:r>
            <w:r w:rsidR="00257F1F">
              <w:rPr>
                <w:noProof/>
                <w:webHidden/>
              </w:rPr>
              <w:fldChar w:fldCharType="separate"/>
            </w:r>
            <w:r w:rsidR="00257F1F">
              <w:rPr>
                <w:noProof/>
                <w:webHidden/>
              </w:rPr>
              <w:t>29</w:t>
            </w:r>
            <w:r w:rsidR="00257F1F">
              <w:rPr>
                <w:noProof/>
                <w:webHidden/>
              </w:rPr>
              <w:fldChar w:fldCharType="end"/>
            </w:r>
          </w:hyperlink>
        </w:p>
        <w:p w14:paraId="3F9672CF" w14:textId="3BB6EA0C" w:rsidR="00257F1F"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1128486" w:history="1">
            <w:r w:rsidR="00257F1F" w:rsidRPr="00B05D64">
              <w:rPr>
                <w:rStyle w:val="Hipervnculo"/>
                <w:b/>
                <w:bCs/>
                <w:noProof/>
              </w:rPr>
              <w:t>3.2 Implementación de Funcionalidades</w:t>
            </w:r>
            <w:r w:rsidR="00257F1F">
              <w:rPr>
                <w:noProof/>
                <w:webHidden/>
              </w:rPr>
              <w:tab/>
            </w:r>
            <w:r w:rsidR="00257F1F">
              <w:rPr>
                <w:noProof/>
                <w:webHidden/>
              </w:rPr>
              <w:fldChar w:fldCharType="begin"/>
            </w:r>
            <w:r w:rsidR="00257F1F">
              <w:rPr>
                <w:noProof/>
                <w:webHidden/>
              </w:rPr>
              <w:instrText xml:space="preserve"> PAGEREF _Toc111128486 \h </w:instrText>
            </w:r>
            <w:r w:rsidR="00257F1F">
              <w:rPr>
                <w:noProof/>
                <w:webHidden/>
              </w:rPr>
            </w:r>
            <w:r w:rsidR="00257F1F">
              <w:rPr>
                <w:noProof/>
                <w:webHidden/>
              </w:rPr>
              <w:fldChar w:fldCharType="separate"/>
            </w:r>
            <w:r w:rsidR="00257F1F">
              <w:rPr>
                <w:noProof/>
                <w:webHidden/>
              </w:rPr>
              <w:t>30</w:t>
            </w:r>
            <w:r w:rsidR="00257F1F">
              <w:rPr>
                <w:noProof/>
                <w:webHidden/>
              </w:rPr>
              <w:fldChar w:fldCharType="end"/>
            </w:r>
          </w:hyperlink>
        </w:p>
        <w:p w14:paraId="2593F2BA" w14:textId="09BF4BAA" w:rsidR="00D94134" w:rsidRPr="004202C8" w:rsidRDefault="00D94134" w:rsidP="00B9734C">
          <w:pPr>
            <w:pStyle w:val="TDC2"/>
            <w:tabs>
              <w:tab w:val="right" w:leader="dot" w:pos="8504"/>
            </w:tabs>
            <w:spacing w:line="276" w:lineRule="auto"/>
          </w:pPr>
          <w:r w:rsidRPr="004202C8">
            <w:rPr>
              <w:rStyle w:val="Enlacedelndice"/>
            </w:rPr>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lastRenderedPageBreak/>
        <w:t xml:space="preserve"> </w:t>
      </w:r>
      <w:bookmarkStart w:id="0" w:name="_Toc55321859"/>
      <w:bookmarkStart w:id="1" w:name="_Toc59178735"/>
      <w:r w:rsidR="007D32E0" w:rsidRPr="004202C8">
        <w:rPr>
          <w:rFonts w:ascii="Arial" w:hAnsi="Arial" w:cs="Arial"/>
          <w:color w:val="000000" w:themeColor="text1"/>
          <w:sz w:val="24"/>
          <w:szCs w:val="24"/>
        </w:rPr>
        <w:t>I</w:t>
      </w:r>
      <w:bookmarkEnd w:id="0"/>
      <w:r w:rsidR="007D32E0"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773BEF0D"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183A0C" w:rsidRPr="00183A0C">
        <w:rPr>
          <w:color w:val="000000"/>
          <w:highlight w:val="yellow"/>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1128456"/>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B9734C">
      <w:pPr>
        <w:pStyle w:val="Ttulo2"/>
        <w:rPr>
          <w:rFonts w:ascii="Arial" w:hAnsi="Arial" w:cs="Arial"/>
          <w:b/>
          <w:color w:val="auto"/>
          <w:sz w:val="24"/>
          <w:szCs w:val="24"/>
        </w:rPr>
      </w:pPr>
      <w:bookmarkStart w:id="6" w:name="_Toc111128105"/>
      <w:bookmarkStart w:id="7" w:name="_Toc111128457"/>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1128458"/>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1128459"/>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1128460"/>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lang w:eastAsia="es-ES"/>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1128461"/>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lang w:eastAsia="es-ES"/>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lastRenderedPageBreak/>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B9734C">
      <w:pPr>
        <w:spacing w:line="276" w:lineRule="auto"/>
        <w:jc w:val="both"/>
        <w:rPr>
          <w:b/>
        </w:rPr>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1128462"/>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lang w:eastAsia="es-ES"/>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16B89A32"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4E520E" w:rsidRPr="004E520E">
        <w:rPr>
          <w:highlight w:val="yellow"/>
          <w:lang w:val="es-MX"/>
        </w:rPr>
        <w:t>observar</w:t>
      </w:r>
      <w:r w:rsidRPr="009C680F">
        <w:rPr>
          <w:lang w:val="es-MX"/>
        </w:rPr>
        <w:t xml:space="preserve"> o elegir bien la versión de sus programas más adecuado para tu PC, y como tiene </w:t>
      </w:r>
      <w:r w:rsidR="004E520E" w:rsidRPr="004E520E">
        <w:rPr>
          <w:highlight w:val="yellow"/>
          <w:lang w:val="es-MX"/>
        </w:rPr>
        <w:t>múltiples</w:t>
      </w:r>
      <w:r w:rsidRPr="009C680F">
        <w:rPr>
          <w:lang w:val="es-MX"/>
        </w:rPr>
        <w:t xml:space="preserve"> versiones se dificulta </w:t>
      </w:r>
      <w:r w:rsidR="004E520E" w:rsidRPr="004E520E">
        <w:rPr>
          <w:highlight w:val="yellow"/>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1128463"/>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lang w:eastAsia="es-ES"/>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B9734C">
      <w:pPr>
        <w:pStyle w:val="Prrafodelista"/>
        <w:spacing w:after="0"/>
        <w:jc w:val="both"/>
        <w:rPr>
          <w:rFonts w:eastAsia="Times New Roman"/>
          <w:lang w:eastAsia="es-ES"/>
        </w:rPr>
      </w:pPr>
    </w:p>
    <w:p w14:paraId="0195C7A2" w14:textId="77777777" w:rsidR="00BB2979" w:rsidRDefault="00BB2979">
      <w:pPr>
        <w:spacing w:after="0" w:line="240" w:lineRule="auto"/>
        <w:rPr>
          <w:b/>
          <w:lang w:eastAsia="es-ES"/>
        </w:rPr>
      </w:pPr>
      <w:r>
        <w:rPr>
          <w:b/>
          <w:lang w:eastAsia="es-ES"/>
        </w:rPr>
        <w:br w:type="page"/>
      </w:r>
    </w:p>
    <w:p w14:paraId="6812F65F" w14:textId="3236EA2E" w:rsidR="00BB2979" w:rsidRPr="00BC7F81" w:rsidRDefault="00BB2979">
      <w:pPr>
        <w:pStyle w:val="Ttulo3"/>
        <w:rPr>
          <w:rFonts w:ascii="Arial" w:hAnsi="Arial"/>
          <w:b/>
          <w:color w:val="auto"/>
          <w:rPrChange w:id="21" w:author="Ernesto Duvalón Hernández" w:date="2022-08-11T16:39:00Z">
            <w:rPr>
              <w:rFonts w:ascii="Arial" w:hAnsi="Arial" w:cs="Arial"/>
              <w:b/>
              <w:bCs/>
              <w:color w:val="24292F"/>
              <w:sz w:val="24"/>
              <w:szCs w:val="24"/>
            </w:rPr>
          </w:rPrChange>
        </w:rPr>
        <w:pPrChange w:id="22" w:author="Ernesto Duvalón Hernández" w:date="2022-08-11T16:39:00Z">
          <w:pPr>
            <w:pStyle w:val="Ttulo1"/>
            <w:shd w:val="clear" w:color="auto" w:fill="FFFFFF"/>
            <w:spacing w:before="360" w:after="240"/>
          </w:pPr>
        </w:pPrChange>
      </w:pPr>
      <w:bookmarkStart w:id="23" w:name="_Toc111128112"/>
      <w:bookmarkStart w:id="24" w:name="_Toc111128464"/>
      <w:r w:rsidRPr="00BC7F81">
        <w:rPr>
          <w:rFonts w:ascii="Arial" w:hAnsi="Arial"/>
          <w:b/>
          <w:color w:val="auto"/>
          <w:rPrChange w:id="25" w:author="Ernesto Duvalón Hernández" w:date="2022-08-11T16:39:00Z">
            <w:rPr>
              <w:rFonts w:ascii="Arial" w:hAnsi="Arial" w:cs="Arial"/>
              <w:b/>
              <w:bCs/>
              <w:color w:val="24292F"/>
            </w:rPr>
          </w:rPrChange>
        </w:rPr>
        <w:lastRenderedPageBreak/>
        <w:t xml:space="preserve">Plato </w:t>
      </w:r>
      <w:proofErr w:type="spellStart"/>
      <w:r w:rsidRPr="00BC7F81">
        <w:rPr>
          <w:rFonts w:ascii="Arial" w:hAnsi="Arial"/>
          <w:b/>
          <w:color w:val="auto"/>
          <w:rPrChange w:id="26" w:author="Ernesto Duvalón Hernández" w:date="2022-08-11T16:39:00Z">
            <w:rPr>
              <w:rFonts w:ascii="Arial" w:hAnsi="Arial" w:cs="Arial"/>
              <w:b/>
              <w:bCs/>
              <w:color w:val="24292F"/>
            </w:rPr>
          </w:rPrChange>
        </w:rPr>
        <w:t>Research</w:t>
      </w:r>
      <w:proofErr w:type="spellEnd"/>
      <w:r w:rsidRPr="00BC7F81">
        <w:rPr>
          <w:rFonts w:ascii="Arial" w:hAnsi="Arial"/>
          <w:b/>
          <w:color w:val="auto"/>
          <w:rPrChange w:id="27" w:author="Ernesto Duvalón Hernández" w:date="2022-08-11T16:39:00Z">
            <w:rPr>
              <w:rFonts w:ascii="Arial" w:hAnsi="Arial" w:cs="Arial"/>
              <w:b/>
              <w:bCs/>
              <w:color w:val="24292F"/>
            </w:rPr>
          </w:rPrChange>
        </w:rPr>
        <w:t xml:space="preserve"> Dialogue </w:t>
      </w:r>
      <w:proofErr w:type="spellStart"/>
      <w:r w:rsidRPr="00BC7F81">
        <w:rPr>
          <w:rFonts w:ascii="Arial" w:hAnsi="Arial"/>
          <w:b/>
          <w:color w:val="auto"/>
          <w:rPrChange w:id="28" w:author="Ernesto Duvalón Hernández" w:date="2022-08-11T16:39:00Z">
            <w:rPr>
              <w:rFonts w:ascii="Arial" w:hAnsi="Arial" w:cs="Arial"/>
              <w:b/>
              <w:bCs/>
              <w:color w:val="24292F"/>
            </w:rPr>
          </w:rPrChange>
        </w:rPr>
        <w:t>System</w:t>
      </w:r>
      <w:bookmarkEnd w:id="23"/>
      <w:bookmarkEnd w:id="24"/>
      <w:proofErr w:type="spellEnd"/>
    </w:p>
    <w:p w14:paraId="75B87BCC" w14:textId="6C486380" w:rsidR="00BB2979" w:rsidRPr="00B54930" w:rsidRDefault="00BB2979" w:rsidP="00BB2979">
      <w:pPr>
        <w:spacing w:line="276" w:lineRule="auto"/>
        <w:jc w:val="both"/>
        <w:rPr>
          <w:shd w:val="clear" w:color="auto" w:fill="FFFFFF"/>
        </w:rPr>
      </w:pPr>
      <w:r w:rsidRPr="00B54930">
        <w:rPr>
          <w:noProof/>
          <w:lang w:eastAsia="es-ES"/>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A88EFAF" w14:textId="675C078C" w:rsidR="00BB2979" w:rsidRDefault="00047F24" w:rsidP="00BB2979">
      <w:pPr>
        <w:spacing w:line="276" w:lineRule="auto"/>
        <w:jc w:val="both"/>
        <w:rPr>
          <w:b/>
          <w:bCs/>
          <w:color w:val="24292F"/>
          <w:shd w:val="clear" w:color="auto" w:fill="FFFFFF"/>
        </w:rPr>
      </w:pPr>
      <w:r w:rsidRPr="00047F24">
        <w:rPr>
          <w:b/>
          <w:bCs/>
          <w:color w:val="24292F"/>
          <w:shd w:val="clear" w:color="auto" w:fill="FFFFFF"/>
        </w:rPr>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7894C60C" w:rsidR="00C14880" w:rsidRPr="000130C3" w:rsidRDefault="00C14880" w:rsidP="00C14880">
      <w:pPr>
        <w:jc w:val="both"/>
        <w:rPr>
          <w:b/>
          <w:bCs/>
          <w:highlight w:val="yellow"/>
          <w:shd w:val="clear" w:color="auto" w:fill="FFFFFF"/>
        </w:rPr>
      </w:pPr>
      <w:r w:rsidRPr="000130C3">
        <w:rPr>
          <w:b/>
          <w:bCs/>
          <w:highlight w:val="yellow"/>
          <w:shd w:val="clear" w:color="auto" w:fill="FFFFFF"/>
        </w:rPr>
        <w:t>Ventajas</w:t>
      </w:r>
      <w:r w:rsidR="00A92433" w:rsidRPr="000130C3">
        <w:rPr>
          <w:b/>
          <w:bCs/>
          <w:highlight w:val="yellow"/>
          <w:shd w:val="clear" w:color="auto" w:fill="FFFFFF"/>
        </w:rPr>
        <w:t xml:space="preserve"> de Plato</w:t>
      </w:r>
    </w:p>
    <w:p w14:paraId="5D45D651" w14:textId="3A1EBD87" w:rsidR="00C14880" w:rsidRPr="000130C3" w:rsidRDefault="00341C3B" w:rsidP="00341C3B">
      <w:pPr>
        <w:jc w:val="both"/>
        <w:rPr>
          <w:b/>
          <w:bCs/>
          <w:shd w:val="clear" w:color="auto" w:fill="FFFFFF"/>
        </w:rPr>
      </w:pPr>
      <w:r w:rsidRPr="000130C3">
        <w:rPr>
          <w:b/>
          <w:bCs/>
          <w:highlight w:val="yellow"/>
          <w:shd w:val="clear" w:color="auto" w:fill="FFFFFF"/>
        </w:rPr>
        <w:t>Desventajas</w:t>
      </w:r>
      <w:r w:rsidR="00A92433" w:rsidRPr="000130C3">
        <w:rPr>
          <w:b/>
          <w:bCs/>
          <w:highlight w:val="yellow"/>
          <w:shd w:val="clear" w:color="auto" w:fill="FFFFFF"/>
        </w:rPr>
        <w:t xml:space="preserve"> de Plato</w:t>
      </w:r>
    </w:p>
    <w:p w14:paraId="5E35231F" w14:textId="2D340479" w:rsidR="00CF5038" w:rsidRPr="00BB2979" w:rsidRDefault="00BB2979" w:rsidP="00BB2979">
      <w:pPr>
        <w:spacing w:after="0" w:line="240" w:lineRule="auto"/>
        <w:rPr>
          <w:color w:val="24292F"/>
          <w:shd w:val="clear" w:color="auto" w:fill="FFFFFF"/>
        </w:rPr>
      </w:pPr>
      <w:r>
        <w:rPr>
          <w:color w:val="24292F"/>
          <w:shd w:val="clear" w:color="auto" w:fill="FFFFFF"/>
        </w:rPr>
        <w:br w:type="page"/>
      </w:r>
    </w:p>
    <w:p w14:paraId="65C150C4" w14:textId="30B65705" w:rsidR="00117F17" w:rsidRPr="008B525D" w:rsidRDefault="008B525D" w:rsidP="00B9734C">
      <w:pPr>
        <w:pStyle w:val="Ttulo2"/>
        <w:rPr>
          <w:rFonts w:ascii="Arial" w:hAnsi="Arial" w:cs="Arial"/>
          <w:b/>
          <w:color w:val="auto"/>
          <w:sz w:val="24"/>
          <w:szCs w:val="24"/>
          <w:lang w:eastAsia="es-ES"/>
        </w:rPr>
      </w:pPr>
      <w:bookmarkStart w:id="29" w:name="_Toc111128113"/>
      <w:bookmarkStart w:id="30" w:name="_Toc111128465"/>
      <w:r w:rsidRPr="008B525D">
        <w:rPr>
          <w:rFonts w:ascii="Arial" w:hAnsi="Arial" w:cs="Arial"/>
          <w:b/>
          <w:color w:val="auto"/>
          <w:sz w:val="24"/>
          <w:szCs w:val="24"/>
          <w:lang w:eastAsia="es-ES"/>
        </w:rPr>
        <w:lastRenderedPageBreak/>
        <w:t>Conclusión</w:t>
      </w:r>
      <w:bookmarkEnd w:id="29"/>
      <w:bookmarkEnd w:id="30"/>
    </w:p>
    <w:p w14:paraId="2C0EAA3E" w14:textId="27C3BA2A"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 </w:t>
      </w:r>
      <w:proofErr w:type="spellStart"/>
      <w:r w:rsidRPr="00BB2CCC">
        <w:t>BotPress</w:t>
      </w:r>
      <w:proofErr w:type="spellEnd"/>
      <w:r w:rsidRPr="00BB2CCC">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5A76225D" w14:textId="01F2372E" w:rsidR="00660096" w:rsidRPr="00C71298" w:rsidRDefault="00CF5038" w:rsidP="00B9734C">
      <w:pPr>
        <w:spacing w:after="0" w:line="276"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31" w:name="_Toc111128114"/>
      <w:bookmarkStart w:id="32" w:name="_Toc111128466"/>
      <w:r w:rsidRPr="00BB6966">
        <w:rPr>
          <w:rFonts w:ascii="Arial" w:hAnsi="Arial" w:cs="Arial"/>
          <w:b/>
          <w:color w:val="auto"/>
          <w:sz w:val="24"/>
          <w:szCs w:val="24"/>
        </w:rPr>
        <w:lastRenderedPageBreak/>
        <w:t>1.3 Herramientas, Lenguajes de programación y Tecnologías</w:t>
      </w:r>
      <w:bookmarkEnd w:id="31"/>
      <w:bookmarkEnd w:id="32"/>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33" w:name="_Toc10795546"/>
      <w:bookmarkStart w:id="34" w:name="_Toc111128115"/>
      <w:bookmarkStart w:id="35" w:name="_Toc111128467"/>
      <w:r w:rsidRPr="000B3FF8">
        <w:rPr>
          <w:rFonts w:ascii="Arial" w:hAnsi="Arial" w:cs="Arial"/>
          <w:b/>
          <w:color w:val="auto"/>
        </w:rPr>
        <w:t>Python</w:t>
      </w:r>
      <w:bookmarkEnd w:id="33"/>
      <w:bookmarkEnd w:id="34"/>
      <w:bookmarkEnd w:id="35"/>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11EB2B1" w:rsidR="00890DDD" w:rsidRDefault="000B3FF8" w:rsidP="00B9734C">
      <w:pPr>
        <w:pStyle w:val="Ttulo3"/>
        <w:spacing w:line="276" w:lineRule="auto"/>
        <w:jc w:val="both"/>
        <w:rPr>
          <w:rFonts w:ascii="Arial" w:hAnsi="Arial" w:cs="Arial"/>
          <w:b/>
          <w:color w:val="auto"/>
        </w:rPr>
      </w:pPr>
      <w:bookmarkStart w:id="36" w:name="_Toc10795547"/>
      <w:bookmarkStart w:id="37" w:name="_Toc111128116"/>
      <w:bookmarkStart w:id="38" w:name="_Toc111128468"/>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36"/>
      <w:bookmarkEnd w:id="37"/>
      <w:bookmarkEnd w:id="38"/>
      <w:proofErr w:type="spellEnd"/>
    </w:p>
    <w:p w14:paraId="03E6FBFB" w14:textId="77777777" w:rsidR="00890DDD" w:rsidRPr="00890DDD" w:rsidRDefault="00890DDD" w:rsidP="00B9734C">
      <w:pPr>
        <w:spacing w:line="276" w:lineRule="auto"/>
      </w:pPr>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2A683674" w14:textId="74A8E18C" w:rsidR="000A2BEF" w:rsidRDefault="00BB57C6" w:rsidP="00B9734C">
      <w:pPr>
        <w:pStyle w:val="Ttulo3"/>
        <w:spacing w:line="276" w:lineRule="auto"/>
        <w:jc w:val="both"/>
        <w:rPr>
          <w:rFonts w:ascii="Arial" w:hAnsi="Arial" w:cs="Arial"/>
          <w:b/>
          <w:color w:val="auto"/>
        </w:rPr>
      </w:pPr>
      <w:bookmarkStart w:id="39" w:name="_Toc111128117"/>
      <w:bookmarkStart w:id="40" w:name="_Toc111128469"/>
      <w:r w:rsidRPr="00BB57C6">
        <w:rPr>
          <w:rFonts w:ascii="Arial" w:hAnsi="Arial" w:cs="Arial"/>
          <w:b/>
          <w:color w:val="auto"/>
        </w:rPr>
        <w:t>RASA</w:t>
      </w:r>
      <w:bookmarkEnd w:id="39"/>
      <w:bookmarkEnd w:id="40"/>
    </w:p>
    <w:p w14:paraId="0415759C" w14:textId="77777777" w:rsidR="005321BA" w:rsidRPr="005321BA" w:rsidRDefault="005321BA" w:rsidP="00B9734C">
      <w:pPr>
        <w:spacing w:line="276" w:lineRule="auto"/>
      </w:pPr>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lastRenderedPageBreak/>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8C8B732" w14:textId="103F825E" w:rsidR="00555D90" w:rsidRDefault="00555D90" w:rsidP="00B9734C">
      <w:pPr>
        <w:pStyle w:val="Ttulo3"/>
        <w:spacing w:line="276" w:lineRule="auto"/>
        <w:jc w:val="both"/>
        <w:rPr>
          <w:rFonts w:ascii="Arial" w:hAnsi="Arial" w:cs="Arial"/>
          <w:b/>
          <w:color w:val="auto"/>
        </w:rPr>
      </w:pPr>
      <w:bookmarkStart w:id="41" w:name="_Toc111128118"/>
      <w:bookmarkStart w:id="42" w:name="_Toc111128470"/>
      <w:r>
        <w:rPr>
          <w:rFonts w:ascii="Arial" w:hAnsi="Arial" w:cs="Arial"/>
          <w:b/>
          <w:color w:val="auto"/>
        </w:rPr>
        <w:t>MongoDB</w:t>
      </w:r>
      <w:bookmarkEnd w:id="41"/>
      <w:bookmarkEnd w:id="42"/>
    </w:p>
    <w:p w14:paraId="6F79033F" w14:textId="77777777" w:rsidR="00555D90" w:rsidRDefault="00555D90" w:rsidP="00B9734C">
      <w:pPr>
        <w:spacing w:line="276" w:lineRule="auto"/>
      </w:pPr>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77409546" w14:textId="7E8141CA" w:rsidR="001E4794" w:rsidRDefault="001E4794" w:rsidP="00B9734C">
      <w:pPr>
        <w:pStyle w:val="Ttulo3"/>
        <w:spacing w:line="276" w:lineRule="auto"/>
        <w:jc w:val="both"/>
        <w:rPr>
          <w:rFonts w:ascii="Arial" w:hAnsi="Arial" w:cs="Arial"/>
          <w:b/>
          <w:color w:val="auto"/>
        </w:rPr>
      </w:pPr>
      <w:bookmarkStart w:id="43" w:name="_Toc111128119"/>
      <w:bookmarkStart w:id="44" w:name="_Toc111128471"/>
      <w:r>
        <w:rPr>
          <w:rFonts w:ascii="Arial" w:hAnsi="Arial" w:cs="Arial"/>
          <w:b/>
          <w:color w:val="auto"/>
        </w:rPr>
        <w:t>YAML</w:t>
      </w:r>
      <w:bookmarkEnd w:id="43"/>
      <w:bookmarkEnd w:id="44"/>
    </w:p>
    <w:p w14:paraId="077F4EE2" w14:textId="77777777" w:rsidR="00E077A8" w:rsidRPr="00E077A8" w:rsidRDefault="00E077A8" w:rsidP="00B9734C">
      <w:pPr>
        <w:spacing w:line="276" w:lineRule="auto"/>
      </w:pPr>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6A532B3B" w14:textId="6BDA8A55" w:rsidR="00A01988" w:rsidRDefault="00FB2F16" w:rsidP="00B9734C">
      <w:pPr>
        <w:pStyle w:val="Ttulo3"/>
        <w:spacing w:line="276" w:lineRule="auto"/>
        <w:jc w:val="both"/>
        <w:rPr>
          <w:rFonts w:ascii="Arial" w:hAnsi="Arial" w:cs="Arial"/>
          <w:b/>
          <w:color w:val="auto"/>
        </w:rPr>
      </w:pPr>
      <w:bookmarkStart w:id="45" w:name="_Toc111128120"/>
      <w:bookmarkStart w:id="46" w:name="_Toc111128472"/>
      <w:r>
        <w:rPr>
          <w:rFonts w:ascii="Arial" w:hAnsi="Arial" w:cs="Arial"/>
          <w:b/>
          <w:color w:val="auto"/>
        </w:rPr>
        <w:t>GIT</w:t>
      </w:r>
      <w:bookmarkEnd w:id="45"/>
      <w:bookmarkEnd w:id="46"/>
    </w:p>
    <w:p w14:paraId="417CFF8D" w14:textId="77777777" w:rsidR="00312D24" w:rsidRPr="00312D24" w:rsidRDefault="00312D24" w:rsidP="00B9734C">
      <w:pPr>
        <w:spacing w:line="276" w:lineRule="auto"/>
      </w:pPr>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lastRenderedPageBreak/>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7" w:name="_Toc59178766"/>
      <w:bookmarkStart w:id="48" w:name="_Toc111128121"/>
      <w:bookmarkStart w:id="49" w:name="_Toc111128473"/>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47"/>
      <w:bookmarkEnd w:id="48"/>
      <w:bookmarkEnd w:id="49"/>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6337E909" w:rsidR="00CA46D4" w:rsidRDefault="00CA46D4" w:rsidP="00B9734C">
      <w:pPr>
        <w:spacing w:line="276" w:lineRule="auto"/>
        <w:jc w:val="both"/>
        <w:rPr>
          <w:lang w:val="es-MX"/>
        </w:rPr>
      </w:pPr>
      <w:r>
        <w:rPr>
          <w:lang w:val="es-MX"/>
        </w:rPr>
        <w:t>XP</w:t>
      </w:r>
      <w:r w:rsidR="00915AFF">
        <w:rPr>
          <w:lang w:val="es-MX"/>
        </w:rPr>
        <w:t xml:space="preserve"> </w:t>
      </w:r>
      <w:r>
        <w:rPr>
          <w:lang w:val="es-MX"/>
        </w:rPr>
        <w:fldChar w:fldCharType="begin"/>
      </w:r>
      <w:r w:rsidR="00AD5FEE">
        <w:rPr>
          <w:lang w:val="es-MX"/>
        </w:rPr>
        <w:instrText xml:space="preserve"> ADDIN ZOTERO_ITEM CSL_CITATION {"citationID":"77oV5jSQ","properties":{"formattedCitation":"({\\i{}XP - Extreme Programing Ingenieria de Software}, s.\\uc0\\u160{}f.)","plainCitation":"(XP - Extreme Programing Ingenieria de Software, s. f.)","noteIndex":0},"citationItems":[{"id":"7fsH0PP4/zLfcWT88","uris":["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rsidR="00AD5FEE" w:rsidRPr="00AD5FEE">
        <w:t>(</w:t>
      </w:r>
      <w:r w:rsidR="00AD5FEE" w:rsidRPr="00AD5FEE">
        <w:rPr>
          <w:i/>
          <w:iCs/>
        </w:rPr>
        <w:t>XP - Extreme Programing Ingenieria de Software</w:t>
      </w:r>
      <w:r w:rsidR="00AD5FEE" w:rsidRPr="00AD5FEE">
        <w:t>, s. f.)</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w:t>
      </w:r>
      <w:r>
        <w:rPr>
          <w:lang w:val="es-MX"/>
        </w:rPr>
        <w:lastRenderedPageBreak/>
        <w:t>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50" w:name="_Toc111128122"/>
      <w:bookmarkStart w:id="51" w:name="_Toc111128474"/>
      <w:r w:rsidRPr="00293295">
        <w:rPr>
          <w:rFonts w:ascii="Arial" w:hAnsi="Arial" w:cs="Arial"/>
          <w:b/>
          <w:bCs/>
          <w:color w:val="auto"/>
          <w:sz w:val="24"/>
          <w:szCs w:val="24"/>
        </w:rPr>
        <w:t>Conclusiones del capítulo</w:t>
      </w:r>
      <w:bookmarkEnd w:id="50"/>
      <w:bookmarkEnd w:id="51"/>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EE3858">
      <w:pPr>
        <w:spacing w:after="0" w:line="276" w:lineRule="auto"/>
        <w:jc w:val="both"/>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52" w:name="_Toc111128123"/>
      <w:bookmarkStart w:id="53" w:name="_Toc111128475"/>
      <w:r>
        <w:rPr>
          <w:rFonts w:ascii="Arial" w:hAnsi="Arial" w:cs="Arial"/>
          <w:b/>
          <w:color w:val="000000" w:themeColor="text1"/>
          <w:sz w:val="24"/>
          <w:szCs w:val="24"/>
          <w:lang w:val="es-ES"/>
        </w:rPr>
        <w:t>Capítulo 2. Planificación y Diseño</w:t>
      </w:r>
      <w:bookmarkEnd w:id="52"/>
      <w:bookmarkEnd w:id="53"/>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54" w:name="_Toc111128124"/>
      <w:bookmarkStart w:id="55" w:name="_Toc111128476"/>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54"/>
      <w:bookmarkEnd w:id="55"/>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2">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6" w:name="_Toc111128125"/>
      <w:bookmarkStart w:id="57" w:name="_Toc111128477"/>
      <w:r w:rsidRPr="00561623">
        <w:rPr>
          <w:rFonts w:ascii="Arial" w:hAnsi="Arial" w:cs="Arial"/>
          <w:b/>
          <w:color w:val="auto"/>
          <w:sz w:val="24"/>
          <w:szCs w:val="24"/>
        </w:rPr>
        <w:lastRenderedPageBreak/>
        <w:t>2.2 Usuarios del Sistema</w:t>
      </w:r>
      <w:bookmarkEnd w:id="56"/>
      <w:bookmarkEnd w:id="57"/>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8" w:name="_Toc111128126"/>
      <w:bookmarkStart w:id="59" w:name="_Toc111128478"/>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8"/>
      <w:bookmarkEnd w:id="59"/>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60" w:name="_Toc111128127"/>
      <w:bookmarkStart w:id="61" w:name="_Toc111128479"/>
      <w:r w:rsidRPr="003C57C4">
        <w:rPr>
          <w:rFonts w:ascii="Arial" w:hAnsi="Arial" w:cs="Arial"/>
          <w:b/>
          <w:color w:val="auto"/>
          <w:sz w:val="24"/>
          <w:szCs w:val="24"/>
        </w:rPr>
        <w:t>2.3.1. Historias de usuarios</w:t>
      </w:r>
      <w:bookmarkEnd w:id="60"/>
      <w:bookmarkEnd w:id="61"/>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62" w:name="_Toc111128128"/>
      <w:bookmarkStart w:id="63" w:name="_Toc111128480"/>
      <w:bookmarkStart w:id="64"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62"/>
      <w:bookmarkEnd w:id="63"/>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65" w:name="_Toc111128129"/>
      <w:bookmarkStart w:id="66" w:name="_Toc111128481"/>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64"/>
      <w:r>
        <w:rPr>
          <w:rFonts w:ascii="Arial" w:hAnsi="Arial" w:cs="Arial"/>
          <w:b/>
          <w:color w:val="auto"/>
        </w:rPr>
        <w:t>Requisitos no Funcionales</w:t>
      </w:r>
      <w:bookmarkEnd w:id="65"/>
      <w:bookmarkEnd w:id="66"/>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183A0C">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183A0C">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183A0C">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183A0C">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183A0C">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183A0C">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183A0C">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lang w:eastAsia="es-ES"/>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67" w:name="_Toc111128130"/>
      <w:bookmarkStart w:id="68" w:name="_Toc111128482"/>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67"/>
      <w:bookmarkEnd w:id="68"/>
    </w:p>
    <w:p w14:paraId="35B8E4EF" w14:textId="7E8E40A3"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165F9EE7" w:rsidR="00EB6000" w:rsidRPr="00496EC0" w:rsidRDefault="008C1E1A" w:rsidP="00496EC0">
      <w:pPr>
        <w:spacing w:line="276" w:lineRule="auto"/>
        <w:jc w:val="both"/>
        <w:rPr>
          <w:b/>
          <w:color w:val="000000"/>
        </w:rPr>
      </w:pPr>
      <w:r w:rsidRPr="008C1E1A">
        <w:rPr>
          <w:b/>
          <w:color w:val="000000"/>
        </w:rPr>
        <w:t>Figura 2.2</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lang w:eastAsia="es-ES"/>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9" w:name="_Toc111128131"/>
      <w:bookmarkStart w:id="70" w:name="_Toc111128483"/>
      <w:r w:rsidRPr="00293295">
        <w:rPr>
          <w:rFonts w:ascii="Arial" w:hAnsi="Arial" w:cs="Arial"/>
          <w:b/>
          <w:bCs/>
          <w:color w:val="auto"/>
          <w:sz w:val="24"/>
          <w:szCs w:val="24"/>
        </w:rPr>
        <w:t>Conclusiones del capítulo</w:t>
      </w:r>
      <w:bookmarkEnd w:id="69"/>
      <w:bookmarkEnd w:id="70"/>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71" w:name="_Toc111128132"/>
      <w:bookmarkStart w:id="72" w:name="_Toc111128484"/>
      <w:r w:rsidRPr="006056CA">
        <w:rPr>
          <w:rFonts w:ascii="Arial" w:hAnsi="Arial" w:cs="Arial"/>
          <w:b/>
          <w:bCs/>
          <w:color w:val="auto"/>
          <w:sz w:val="24"/>
          <w:szCs w:val="24"/>
        </w:rPr>
        <w:lastRenderedPageBreak/>
        <w:t>Capítulo 3. Implementación y Prueba</w:t>
      </w:r>
      <w:bookmarkEnd w:id="71"/>
      <w:bookmarkEnd w:id="72"/>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73" w:name="_Toc111128133"/>
      <w:bookmarkStart w:id="74" w:name="_Toc111128485"/>
      <w:r w:rsidRPr="00FC5D83">
        <w:rPr>
          <w:rFonts w:ascii="Arial" w:hAnsi="Arial" w:cs="Arial"/>
          <w:b/>
          <w:bCs/>
          <w:color w:val="auto"/>
          <w:sz w:val="24"/>
          <w:szCs w:val="24"/>
        </w:rPr>
        <w:t>3.1. Instalación de las herramientas utilizadas</w:t>
      </w:r>
      <w:bookmarkEnd w:id="73"/>
      <w:bookmarkEnd w:id="74"/>
    </w:p>
    <w:p w14:paraId="6528388D" w14:textId="77777777" w:rsidR="00CB3201" w:rsidRPr="00CB3201" w:rsidRDefault="00CB3201" w:rsidP="00B9734C">
      <w:pPr>
        <w:spacing w:line="276" w:lineRule="auto"/>
        <w:rPr>
          <w:lang w:val="es-US"/>
        </w:rPr>
      </w:pPr>
    </w:p>
    <w:p w14:paraId="54B0475E" w14:textId="13B06092" w:rsidR="00863AF5" w:rsidRDefault="00CB3201" w:rsidP="00B9734C">
      <w:pPr>
        <w:pStyle w:val="Prrafodelista"/>
        <w:numPr>
          <w:ilvl w:val="0"/>
          <w:numId w:val="20"/>
        </w:numPr>
        <w:suppressAutoHyphens w:val="0"/>
        <w:spacing w:after="160"/>
        <w:jc w:val="both"/>
      </w:pPr>
      <w:r>
        <w:t xml:space="preserve"> </w:t>
      </w:r>
      <w:r w:rsidRPr="006A7D8A">
        <w:t>Instalación de Python 3.</w:t>
      </w:r>
      <w:r>
        <w:t>8</w:t>
      </w:r>
      <w:r w:rsidRPr="006A7D8A">
        <w:t xml:space="preserve">: Ejecutar el instalador, al instalarse utilizamos de su librería el comando </w:t>
      </w:r>
      <w:proofErr w:type="spellStart"/>
      <w:r w:rsidRPr="00570B19">
        <w:rPr>
          <w:b/>
          <w:bCs/>
          <w:i/>
          <w:iCs/>
        </w:rPr>
        <w:t>pip</w:t>
      </w:r>
      <w:proofErr w:type="spellEnd"/>
      <w:r w:rsidRPr="006A7D8A">
        <w:t xml:space="preserve"> que servirá para instalar todos los paquetes necesarios.</w:t>
      </w:r>
    </w:p>
    <w:p w14:paraId="2F773C10" w14:textId="51FBE74B" w:rsidR="007164DC" w:rsidRPr="00FD5231" w:rsidRDefault="00623A09" w:rsidP="00B9734C">
      <w:pPr>
        <w:pStyle w:val="Prrafodelista"/>
        <w:suppressAutoHyphens w:val="0"/>
        <w:spacing w:after="160"/>
        <w:jc w:val="both"/>
        <w:rPr>
          <w:i/>
          <w:iCs/>
        </w:rPr>
      </w:pPr>
      <w:r w:rsidRPr="00FD5231">
        <w:rPr>
          <w:i/>
          <w:iCs/>
        </w:rPr>
        <w:t>Para instalar tod</w:t>
      </w:r>
      <w:r w:rsidR="000931E7">
        <w:rPr>
          <w:i/>
          <w:iCs/>
        </w:rPr>
        <w:t>as las dependencias</w:t>
      </w:r>
      <w:r w:rsidR="004226C8">
        <w:rPr>
          <w:i/>
          <w:iCs/>
        </w:rPr>
        <w:t xml:space="preserve"> (Incluido el Rasa)</w:t>
      </w:r>
      <w:r w:rsidR="000931E7">
        <w:rPr>
          <w:i/>
          <w:iCs/>
        </w:rPr>
        <w:t xml:space="preserve"> de la herramienta</w:t>
      </w:r>
      <w:r w:rsidRPr="00FD5231">
        <w:rPr>
          <w:i/>
          <w:iCs/>
        </w:rPr>
        <w:t xml:space="preserve"> de una vez.</w:t>
      </w:r>
    </w:p>
    <w:p w14:paraId="60E8CCE5" w14:textId="48CB1D74" w:rsidR="00BB3788" w:rsidRDefault="007164DC" w:rsidP="00B9734C">
      <w:pPr>
        <w:pStyle w:val="Prrafodelista"/>
        <w:suppressAutoHyphens w:val="0"/>
        <w:jc w:val="both"/>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r requirements.txt</w:t>
      </w:r>
      <w:r>
        <w:t xml:space="preserve"> </w:t>
      </w:r>
    </w:p>
    <w:p w14:paraId="7AFDF9A9" w14:textId="0800D829" w:rsidR="007164DC" w:rsidRPr="00FD5231" w:rsidRDefault="007164DC" w:rsidP="00B9734C">
      <w:pPr>
        <w:pStyle w:val="Prrafodelista"/>
        <w:suppressAutoHyphens w:val="0"/>
        <w:jc w:val="both"/>
        <w:rPr>
          <w:i/>
          <w:iCs/>
        </w:rPr>
      </w:pPr>
      <w:r w:rsidRPr="00FD5231">
        <w:rPr>
          <w:i/>
          <w:iCs/>
        </w:rPr>
        <w:t>O puede Instalar dependencias una a una ejecutando</w:t>
      </w:r>
      <w:r w:rsidR="009E6B0D">
        <w:rPr>
          <w:i/>
          <w:iCs/>
        </w:rPr>
        <w:t xml:space="preserve"> (los nombres de los paquetes están en </w:t>
      </w:r>
      <w:r w:rsidR="009E6B0D" w:rsidRPr="007164DC">
        <w:rPr>
          <w:rFonts w:ascii="Courier New" w:hAnsi="Courier New" w:cs="Courier New"/>
        </w:rPr>
        <w:t>requirements.txt</w:t>
      </w:r>
      <w:r w:rsidR="009E6B0D">
        <w:rPr>
          <w:i/>
          <w:iCs/>
        </w:rPr>
        <w:t>)</w:t>
      </w:r>
    </w:p>
    <w:p w14:paraId="6D6031FF" w14:textId="62518061" w:rsidR="007164DC" w:rsidRDefault="007164DC" w:rsidP="00B9734C">
      <w:pPr>
        <w:pStyle w:val="Prrafodelista"/>
        <w:suppressAutoHyphens w:val="0"/>
        <w:spacing w:after="160"/>
        <w:jc w:val="both"/>
        <w:rPr>
          <w:rFonts w:ascii="Courier New" w:hAnsi="Courier New" w:cs="Courier New"/>
        </w:rPr>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lt;</w:t>
      </w:r>
      <w:proofErr w:type="spellStart"/>
      <w:r w:rsidRPr="007164DC">
        <w:rPr>
          <w:rFonts w:ascii="Courier New" w:hAnsi="Courier New" w:cs="Courier New"/>
        </w:rPr>
        <w:t>nombre_paquete</w:t>
      </w:r>
      <w:proofErr w:type="spellEnd"/>
      <w:r w:rsidRPr="007164DC">
        <w:rPr>
          <w:rFonts w:ascii="Courier New" w:hAnsi="Courier New" w:cs="Courier New"/>
        </w:rPr>
        <w:t>&gt;</w:t>
      </w:r>
    </w:p>
    <w:p w14:paraId="6BB700E5" w14:textId="77777777" w:rsidR="007164DC" w:rsidRPr="007164DC" w:rsidRDefault="007164DC" w:rsidP="00B9734C">
      <w:pPr>
        <w:pStyle w:val="Prrafodelista"/>
        <w:suppressAutoHyphens w:val="0"/>
        <w:spacing w:after="16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04E8085F" w14:textId="77777777" w:rsidR="004B40E8" w:rsidRDefault="004B40E8" w:rsidP="00B9734C">
      <w:pPr>
        <w:pStyle w:val="Prrafodelista"/>
        <w:jc w:val="both"/>
      </w:pPr>
    </w:p>
    <w:p w14:paraId="10D15603" w14:textId="77777777" w:rsidR="004B40E8" w:rsidRDefault="004B40E8" w:rsidP="00B9734C">
      <w:pPr>
        <w:pStyle w:val="Prrafodelista"/>
        <w:jc w:val="both"/>
      </w:pPr>
    </w:p>
    <w:p w14:paraId="4DEEFA45" w14:textId="77777777" w:rsidR="004B40E8" w:rsidRDefault="004B40E8"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75" w:name="_Toc111128134"/>
      <w:bookmarkStart w:id="76" w:name="_Toc111128486"/>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75"/>
      <w:bookmarkEnd w:id="76"/>
    </w:p>
    <w:p w14:paraId="64EBDBAA" w14:textId="77777777" w:rsidR="00126DE7" w:rsidRPr="00EF2D8B" w:rsidRDefault="00126DE7" w:rsidP="00B9734C">
      <w:pPr>
        <w:pStyle w:val="Prrafodelista"/>
        <w:jc w:val="both"/>
        <w:rPr>
          <w:b/>
          <w:bCs/>
        </w:rPr>
      </w:pPr>
    </w:p>
    <w:p w14:paraId="4B80D3D8" w14:textId="18B2924E" w:rsidR="004B40E8" w:rsidRDefault="009E28E2" w:rsidP="00126DE7">
      <w:pPr>
        <w:jc w:val="both"/>
      </w:pPr>
      <w:r>
        <w:t>Primeramente,</w:t>
      </w:r>
      <w:r w:rsidR="006F4252">
        <w:t xml:space="preserve"> ejecutar la herramienta vía línea de comandos (CMD)</w:t>
      </w:r>
      <w:r>
        <w:t xml:space="preserve"> escribiendo lo siguiente:</w:t>
      </w:r>
    </w:p>
    <w:p w14:paraId="1179E786" w14:textId="7E03B2C7" w:rsidR="00882C85" w:rsidRPr="00882C85" w:rsidRDefault="00126DE7" w:rsidP="00882C85">
      <w:pPr>
        <w:shd w:val="clear" w:color="auto" w:fill="FFFFFF"/>
        <w:spacing w:after="0" w:line="285" w:lineRule="atLeast"/>
        <w:rPr>
          <w:rFonts w:ascii="Consolas" w:eastAsia="Times New Roman" w:hAnsi="Consolas" w:cs="Times New Roman"/>
          <w:color w:val="000000"/>
          <w:sz w:val="21"/>
          <w:szCs w:val="21"/>
          <w:lang w:eastAsia="es-ES"/>
        </w:rPr>
      </w:pPr>
      <w:r>
        <w:rPr>
          <w:rFonts w:ascii="Courier New" w:hAnsi="Courier New" w:cs="Courier New"/>
        </w:rPr>
        <w:t xml:space="preserve"> </w:t>
      </w:r>
      <w:proofErr w:type="spellStart"/>
      <w:r w:rsidR="009E28E2" w:rsidRPr="00EF2D8B">
        <w:rPr>
          <w:rFonts w:ascii="Courier New" w:hAnsi="Courier New" w:cs="Courier New"/>
        </w:rPr>
        <w:t>python</w:t>
      </w:r>
      <w:proofErr w:type="spellEnd"/>
      <w:r w:rsidR="009E28E2" w:rsidRPr="00EF2D8B">
        <w:rPr>
          <w:rFonts w:ascii="Courier New" w:hAnsi="Courier New" w:cs="Courier New"/>
        </w:rPr>
        <w:t xml:space="preserve"> </w:t>
      </w:r>
      <w:r w:rsidR="00882C85" w:rsidRPr="00882C85">
        <w:rPr>
          <w:rFonts w:ascii="Courier New" w:eastAsia="Times New Roman" w:hAnsi="Courier New" w:cs="Courier New"/>
          <w:color w:val="000000"/>
          <w:lang w:eastAsia="es-ES"/>
        </w:rPr>
        <w:t>systemSGCA.py</w:t>
      </w:r>
    </w:p>
    <w:p w14:paraId="4899C94D" w14:textId="0CB3B050" w:rsidR="009E28E2" w:rsidRPr="00EF2D8B" w:rsidRDefault="009E28E2" w:rsidP="00B9734C">
      <w:pPr>
        <w:pStyle w:val="Prrafodelista"/>
        <w:jc w:val="both"/>
        <w:rPr>
          <w:lang w:val="es-ES"/>
        </w:rPr>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lang w:val="es-ES" w:eastAsia="es-ES"/>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lang w:val="es-ES" w:eastAsia="es-ES"/>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lang w:val="es-ES" w:eastAsia="es-ES"/>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4C156B0A" w:rsidR="00E7092B" w:rsidRDefault="00EC3F89" w:rsidP="00B9734C">
      <w:pPr>
        <w:pStyle w:val="Prrafodelista"/>
        <w:jc w:val="both"/>
      </w:pPr>
      <w:r w:rsidRPr="005657AC">
        <w:rPr>
          <w:b/>
          <w:bCs/>
        </w:rPr>
        <w:t>Figura 3.</w:t>
      </w:r>
      <w:r w:rsidR="003B7B64">
        <w:rPr>
          <w:b/>
          <w:bCs/>
        </w:rPr>
        <w:t>3</w:t>
      </w:r>
      <w:r>
        <w:t xml:space="preserve"> F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lang w:eastAsia="es-ES"/>
        </w:rPr>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DDD8660" w:rsidR="000A6B84" w:rsidRPr="005B7795" w:rsidRDefault="007A206A" w:rsidP="00B9734C">
      <w:pPr>
        <w:pStyle w:val="Prrafodelista"/>
        <w:jc w:val="both"/>
        <w:rPr>
          <w:b/>
          <w:bCs/>
        </w:rPr>
      </w:pPr>
      <w:r w:rsidRPr="002A7D32">
        <w:rPr>
          <w:b/>
          <w:bCs/>
        </w:rPr>
        <w:t>Figura 3.</w:t>
      </w:r>
      <w:r w:rsidR="003B7B64">
        <w:rPr>
          <w:b/>
          <w:bCs/>
        </w:rPr>
        <w:t>4</w:t>
      </w:r>
      <w:r>
        <w:t xml:space="preserve"> Función para crear el archivo de entrenamiento </w:t>
      </w:r>
      <w:proofErr w:type="spellStart"/>
      <w:r>
        <w:rPr>
          <w:b/>
          <w:bCs/>
        </w:rPr>
        <w:t>nlu</w:t>
      </w:r>
      <w:r w:rsidRPr="008B6BE5">
        <w:rPr>
          <w:b/>
          <w:bCs/>
        </w:rPr>
        <w:t>.yaml</w:t>
      </w:r>
      <w:proofErr w:type="spellEnd"/>
      <w:r w:rsidR="003A53C2">
        <w:rPr>
          <w:b/>
          <w:bCs/>
        </w:rPr>
        <w:t>.</w:t>
      </w:r>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4FDC86F7" w:rsidR="000B219F" w:rsidRDefault="000B219F" w:rsidP="00B9734C">
      <w:pPr>
        <w:pStyle w:val="Prrafodelista"/>
        <w:ind w:hanging="1146"/>
        <w:jc w:val="both"/>
      </w:pPr>
      <w:r>
        <w:rPr>
          <w:noProof/>
          <w:lang w:val="es-ES" w:eastAsia="es-ES"/>
        </w:rPr>
        <w:drawing>
          <wp:inline distT="0" distB="0" distL="0" distR="0" wp14:anchorId="2118355B" wp14:editId="617AB826">
            <wp:extent cx="6153150" cy="30384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53150" cy="303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584CB1C3" w:rsidR="00346A9A" w:rsidRDefault="00346A9A" w:rsidP="00B9734C">
      <w:pPr>
        <w:pStyle w:val="Prrafodelista"/>
        <w:jc w:val="both"/>
      </w:pPr>
      <w:bookmarkStart w:id="77" w:name="_Figura_2.7_Función"/>
      <w:bookmarkStart w:id="78" w:name="_Figura_3.1_Función"/>
      <w:bookmarkEnd w:id="77"/>
      <w:bookmarkEnd w:id="78"/>
      <w:r w:rsidRPr="002A7D32">
        <w:rPr>
          <w:b/>
          <w:bCs/>
        </w:rPr>
        <w:t>Figura 3.</w:t>
      </w:r>
      <w:r w:rsidR="003B7B64">
        <w:rPr>
          <w:b/>
          <w:bCs/>
        </w:rPr>
        <w:t>5</w:t>
      </w:r>
      <w:r>
        <w:t xml:space="preserve"> Función para crear el Asistente Virtual</w:t>
      </w:r>
    </w:p>
    <w:p w14:paraId="2FD4027A" w14:textId="736FDB7B" w:rsidR="00311A93" w:rsidRDefault="00311A93" w:rsidP="00B9734C">
      <w:pPr>
        <w:pStyle w:val="Prrafodelista"/>
        <w:jc w:val="both"/>
        <w:rPr>
          <w:b/>
          <w:bCs/>
        </w:rPr>
      </w:pPr>
    </w:p>
    <w:p w14:paraId="254403BB" w14:textId="007B20EA" w:rsidR="00311A93" w:rsidRDefault="00311A93" w:rsidP="00B9734C">
      <w:pPr>
        <w:pStyle w:val="Prrafodelista"/>
        <w:ind w:hanging="1146"/>
        <w:jc w:val="both"/>
        <w:rPr>
          <w:b/>
          <w:bCs/>
        </w:rPr>
      </w:pPr>
      <w:r>
        <w:rPr>
          <w:noProof/>
          <w:lang w:val="es-ES" w:eastAsia="es-ES"/>
        </w:rPr>
        <w:drawing>
          <wp:inline distT="0" distB="0" distL="0" distR="0" wp14:anchorId="0EAA6370" wp14:editId="2FA6F0DE">
            <wp:extent cx="6305550" cy="4171950"/>
            <wp:effectExtent l="76200" t="76200" r="133350" b="133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306312" cy="41724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39C8CA57" w:rsidR="00311A93" w:rsidRDefault="00311A93" w:rsidP="00B9734C">
      <w:pPr>
        <w:pStyle w:val="Prrafodelista"/>
        <w:jc w:val="both"/>
      </w:pPr>
      <w:r w:rsidRPr="002A7D32">
        <w:rPr>
          <w:b/>
          <w:bCs/>
        </w:rPr>
        <w:t>Figura 3.</w:t>
      </w:r>
      <w:r w:rsidR="003B7B64">
        <w:rPr>
          <w:b/>
          <w:bCs/>
        </w:rPr>
        <w:t>6</w:t>
      </w:r>
      <w:r>
        <w:t xml:space="preserve"> Función para entrenar el Asistente Virtual (también se muestra la función para mover los archivos de entrenamiento hacia la carpeta donde se crea el Asistente)</w:t>
      </w:r>
    </w:p>
    <w:p w14:paraId="662AD901" w14:textId="69E96C4A" w:rsidR="00311A93" w:rsidRDefault="00311A93" w:rsidP="00B9734C">
      <w:pPr>
        <w:pStyle w:val="Prrafodelista"/>
        <w:ind w:hanging="1146"/>
        <w:jc w:val="both"/>
        <w:rPr>
          <w:b/>
          <w:bCs/>
        </w:rPr>
      </w:pPr>
    </w:p>
    <w:p w14:paraId="4626B50B" w14:textId="6CB1D2C5" w:rsidR="00A5472F" w:rsidRPr="00346A9A" w:rsidRDefault="00A5472F" w:rsidP="00B9734C">
      <w:pPr>
        <w:spacing w:line="276" w:lineRule="auto"/>
        <w:jc w:val="both"/>
        <w:rPr>
          <w:lang w:val="es-US"/>
        </w:rPr>
      </w:pPr>
    </w:p>
    <w:p w14:paraId="11F399EF" w14:textId="55FC330C" w:rsidR="00A5472F" w:rsidRDefault="00A5472F" w:rsidP="00B9734C">
      <w:pPr>
        <w:spacing w:after="0" w:line="276" w:lineRule="auto"/>
        <w:rPr>
          <w:rFonts w:eastAsiaTheme="majorEastAsia"/>
          <w:b/>
          <w:color w:val="000000" w:themeColor="text1"/>
        </w:rPr>
      </w:pPr>
      <w:r>
        <w:rPr>
          <w:b/>
          <w:color w:val="000000" w:themeColor="text1"/>
        </w:rPr>
        <w:br w:type="page"/>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5"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6">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r>
        <w:fldChar w:fldCharType="begin"/>
      </w:r>
      <w:r w:rsidRPr="00BC7F81">
        <w:rPr>
          <w:lang w:val="es-ES"/>
          <w:rPrChange w:id="79" w:author="Ernesto Duvalón Hernández" w:date="2022-08-11T16:39:00Z">
            <w:rPr/>
          </w:rPrChange>
        </w:rPr>
        <w:instrText xml:space="preserve"> HYPERLINK "https://planetachatbot.com/amanda-el-chatbot-que-sabe-de-elecciones-en-cuba-e2c3b5a7d835" </w:instrText>
      </w:r>
      <w:r>
        <w:fldChar w:fldCharType="separate"/>
      </w:r>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r>
        <w:rPr>
          <w:rStyle w:val="Hipervnculo"/>
          <w:rFonts w:ascii="Arial" w:hAnsi="Arial" w:cs="Arial"/>
          <w:lang w:val="es-ES"/>
        </w:rPr>
        <w:fldChar w:fldCharType="end"/>
      </w:r>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7"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48"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49"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0"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1"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2"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3"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4"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5"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6"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r>
        <w:fldChar w:fldCharType="begin"/>
      </w:r>
      <w:r w:rsidRPr="00BC7F81">
        <w:rPr>
          <w:lang w:val="en-US"/>
          <w:rPrChange w:id="80" w:author="Ernesto Duvalón Hernández" w:date="2022-08-11T16:39:00Z">
            <w:rPr/>
          </w:rPrChange>
        </w:rPr>
        <w:instrText xml:space="preserve"> HYPERLINK "https://rasa.com/" </w:instrText>
      </w:r>
      <w:r>
        <w:fldChar w:fldCharType="separate"/>
      </w:r>
      <w:r w:rsidRPr="00D71158">
        <w:rPr>
          <w:rStyle w:val="Hipervnculo"/>
          <w:lang w:val="en-US"/>
        </w:rPr>
        <w:t>https://rasa.com/</w:t>
      </w:r>
      <w:r>
        <w:rPr>
          <w:rStyle w:val="Hipervnculo"/>
          <w:lang w:val="en-US"/>
        </w:rPr>
        <w:fldChar w:fldCharType="end"/>
      </w:r>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r>
        <w:fldChar w:fldCharType="begin"/>
      </w:r>
      <w:r w:rsidRPr="00BC7F81">
        <w:rPr>
          <w:lang w:val="en-US"/>
          <w:rPrChange w:id="81" w:author="Ernesto Duvalón Hernández" w:date="2022-08-11T16:39:00Z">
            <w:rPr/>
          </w:rPrChange>
        </w:rPr>
        <w:instrText xml:space="preserve"> HYPERLINK "https://www.spaceo.ca/ai-chatbot-development-using-rasa-reasons/" </w:instrText>
      </w:r>
      <w:r>
        <w:fldChar w:fldCharType="separate"/>
      </w:r>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r>
        <w:rPr>
          <w:rStyle w:val="Hipervnculo"/>
          <w:lang w:val="en-US"/>
        </w:rPr>
        <w:fldChar w:fldCharType="end"/>
      </w:r>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r>
        <w:fldChar w:fldCharType="begin"/>
      </w:r>
      <w:r w:rsidRPr="00BC7F81">
        <w:rPr>
          <w:lang w:val="en-US"/>
          <w:rPrChange w:id="82" w:author="Ernesto Duvalón Hernández" w:date="2022-08-11T16:39:00Z">
            <w:rPr/>
          </w:rPrChange>
        </w:rPr>
        <w:instrText xml:space="preserve"> HYPERLINK "https://www.chatbots.org/best-chatbot-builders" \l "builder5" </w:instrText>
      </w:r>
      <w:r>
        <w:fldChar w:fldCharType="separate"/>
      </w:r>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r>
        <w:rPr>
          <w:rStyle w:val="Hipervnculo"/>
          <w:lang w:val="en-US"/>
        </w:rPr>
        <w:fldChar w:fldCharType="end"/>
      </w:r>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r>
        <w:fldChar w:fldCharType="begin"/>
      </w:r>
      <w:r w:rsidRPr="00BC7F81">
        <w:rPr>
          <w:lang w:val="en-US"/>
          <w:rPrChange w:id="83" w:author="Ernesto Duvalón Hernández" w:date="2022-08-11T16:39:00Z">
            <w:rPr/>
          </w:rPrChange>
        </w:rPr>
        <w:instrText xml:space="preserve"> HYPERLINK "https://botpress.com/docs/introduction" </w:instrText>
      </w:r>
      <w:r>
        <w:fldChar w:fldCharType="separate"/>
      </w:r>
      <w:r w:rsidRPr="00D71158">
        <w:rPr>
          <w:rStyle w:val="Hipervnculo"/>
          <w:lang w:val="en-US"/>
        </w:rPr>
        <w:t>https://botpress.com/docs/introduction</w:t>
      </w:r>
      <w:r>
        <w:rPr>
          <w:rStyle w:val="Hipervnculo"/>
          <w:lang w:val="en-US"/>
        </w:rPr>
        <w:fldChar w:fldCharType="end"/>
      </w:r>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r>
        <w:fldChar w:fldCharType="begin"/>
      </w:r>
      <w:r w:rsidRPr="00BC7F81">
        <w:rPr>
          <w:lang w:val="en-US"/>
          <w:rPrChange w:id="84" w:author="Ernesto Duvalón Hernández" w:date="2022-08-11T16:39:00Z">
            <w:rPr/>
          </w:rPrChange>
        </w:rPr>
        <w:instrText xml:space="preserve"> HYPERLINK "https://www.getapp.es/reviews/2047766/botpress%204-11-2021" </w:instrText>
      </w:r>
      <w:r>
        <w:fldChar w:fldCharType="separate"/>
      </w:r>
      <w:r w:rsidRPr="00D71158">
        <w:rPr>
          <w:rStyle w:val="Hipervnculo"/>
          <w:lang w:val="en-US"/>
        </w:rPr>
        <w:t>https://www.getapp.es/reviews/2047766/botpress 4-11-2021</w:t>
      </w:r>
      <w:r>
        <w:rPr>
          <w:rStyle w:val="Hipervnculo"/>
          <w:lang w:val="en-US"/>
        </w:rPr>
        <w:fldChar w:fldCharType="end"/>
      </w:r>
    </w:p>
    <w:p w14:paraId="32A6B493" w14:textId="5C11183A" w:rsidR="00D71158" w:rsidRPr="00D71158" w:rsidRDefault="00D71158" w:rsidP="00B9734C">
      <w:pPr>
        <w:spacing w:line="276" w:lineRule="auto"/>
        <w:jc w:val="both"/>
        <w:rPr>
          <w:lang w:val="en-US"/>
        </w:rPr>
      </w:pPr>
      <w:r w:rsidRPr="00D71158">
        <w:rPr>
          <w:lang w:val="en-US"/>
        </w:rPr>
        <w:t xml:space="preserve"> [10] </w:t>
      </w:r>
      <w:r>
        <w:fldChar w:fldCharType="begin"/>
      </w:r>
      <w:r w:rsidRPr="00BC7F81">
        <w:rPr>
          <w:lang w:val="en-US"/>
          <w:rPrChange w:id="85" w:author="Ernesto Duvalón Hernández" w:date="2022-08-11T16:39:00Z">
            <w:rPr/>
          </w:rPrChange>
        </w:rPr>
        <w:instrText xml:space="preserve"> HYPERLINK "https://www.saashub.com/compare" </w:instrText>
      </w:r>
      <w:r>
        <w:fldChar w:fldCharType="separate"/>
      </w:r>
      <w:r w:rsidRPr="00D71158">
        <w:rPr>
          <w:rStyle w:val="Hipervnculo"/>
          <w:lang w:val="en-US"/>
        </w:rPr>
        <w:t>https://www.saashub.com/compare</w:t>
      </w:r>
      <w:r>
        <w:rPr>
          <w:rStyle w:val="Hipervnculo"/>
          <w:lang w:val="en-US"/>
        </w:rPr>
        <w:fldChar w:fldCharType="end"/>
      </w:r>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57"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BC7F81">
        <w:rPr>
          <w:rPrChange w:id="86" w:author="Ernesto Duvalón Hernández" w:date="2022-08-11T16:39:00Z">
            <w:rPr>
              <w:lang w:val="en-US"/>
            </w:rPr>
          </w:rPrChange>
        </w:rPr>
        <w:t>[1</w:t>
      </w:r>
      <w:r w:rsidR="00697A7D" w:rsidRPr="00BC7F81">
        <w:rPr>
          <w:rPrChange w:id="87" w:author="Ernesto Duvalón Hernández" w:date="2022-08-11T16:39:00Z">
            <w:rPr>
              <w:lang w:val="en-US"/>
            </w:rPr>
          </w:rPrChange>
        </w:rPr>
        <w:t>6</w:t>
      </w:r>
      <w:r w:rsidRPr="00BC7F81">
        <w:rPr>
          <w:rPrChange w:id="88" w:author="Ernesto Duvalón Hernández" w:date="2022-08-11T16:39:00Z">
            <w:rPr>
              <w:lang w:val="en-US"/>
            </w:rPr>
          </w:rPrChange>
        </w:rPr>
        <w:t xml:space="preserve">] Tri Chau Minh Tri, N. T. D., </w:t>
      </w:r>
      <w:proofErr w:type="spellStart"/>
      <w:r w:rsidRPr="00BC7F81">
        <w:rPr>
          <w:rPrChange w:id="89" w:author="Ernesto Duvalón Hernández" w:date="2022-08-11T16:39:00Z">
            <w:rPr>
              <w:lang w:val="en-US"/>
            </w:rPr>
          </w:rPrChange>
        </w:rPr>
        <w:t>Koh</w:t>
      </w:r>
      <w:proofErr w:type="spellEnd"/>
      <w:r w:rsidRPr="00BC7F81">
        <w:rPr>
          <w:rPrChange w:id="90" w:author="Ernesto Duvalón Hernández" w:date="2022-08-11T16:39:00Z">
            <w:rPr>
              <w:lang w:val="en-US"/>
            </w:rPr>
          </w:rPrChange>
        </w:rPr>
        <w:t xml:space="preserve"> </w:t>
      </w:r>
      <w:proofErr w:type="spellStart"/>
      <w:r w:rsidRPr="00BC7F81">
        <w:rPr>
          <w:rPrChange w:id="91" w:author="Ernesto Duvalón Hernández" w:date="2022-08-11T16:39:00Z">
            <w:rPr>
              <w:lang w:val="en-US"/>
            </w:rPr>
          </w:rPrChange>
        </w:rPr>
        <w:t>Wee</w:t>
      </w:r>
      <w:proofErr w:type="spellEnd"/>
      <w:r w:rsidRPr="00BC7F81">
        <w:rPr>
          <w:rPrChange w:id="92" w:author="Ernesto Duvalón Hernández" w:date="2022-08-11T16:39:00Z">
            <w:rPr>
              <w:lang w:val="en-US"/>
            </w:rPr>
          </w:rPrChange>
        </w:rPr>
        <w:t xml:space="preserve"> </w:t>
      </w:r>
      <w:proofErr w:type="spellStart"/>
      <w:r w:rsidRPr="00BC7F81">
        <w:rPr>
          <w:rPrChange w:id="93" w:author="Ernesto Duvalón Hernández" w:date="2022-08-11T16:39:00Z">
            <w:rPr>
              <w:lang w:val="en-US"/>
            </w:rPr>
          </w:rPrChange>
        </w:rPr>
        <w:t>Lit</w:t>
      </w:r>
      <w:proofErr w:type="spellEnd"/>
      <w:r w:rsidRPr="00BC7F81">
        <w:rPr>
          <w:rPrChange w:id="94" w:author="Ernesto Duvalón Hernández" w:date="2022-08-11T16:39:00Z">
            <w:rPr>
              <w:lang w:val="en-US"/>
            </w:rPr>
          </w:rPrChange>
        </w:rPr>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867DD4" w:rsidRDefault="00867DD4" w:rsidP="00B9734C">
      <w:pPr>
        <w:spacing w:before="240" w:line="276" w:lineRule="auto"/>
        <w:jc w:val="both"/>
        <w:rPr>
          <w:lang w:val="en-US"/>
        </w:rPr>
      </w:pPr>
      <w:r w:rsidRPr="00867DD4">
        <w:rPr>
          <w:lang w:val="en-US"/>
        </w:rPr>
        <w:t xml:space="preserve"> </w:t>
      </w:r>
      <w:r w:rsidR="000B3FF8" w:rsidRPr="00867DD4">
        <w:rPr>
          <w:lang w:val="en-US"/>
        </w:rPr>
        <w:t xml:space="preserve">[17] </w:t>
      </w:r>
      <w:r>
        <w:fldChar w:fldCharType="begin"/>
      </w:r>
      <w:r w:rsidRPr="00BC7F81">
        <w:rPr>
          <w:lang w:val="en-US"/>
          <w:rPrChange w:id="95" w:author="Ernesto Duvalón Hernández" w:date="2022-08-11T16:39:00Z">
            <w:rPr/>
          </w:rPrChange>
        </w:rPr>
        <w:instrText xml:space="preserve"> HYPERLINK "https://es.wikipedia.org/wiki/Python%2011-2-2022" </w:instrText>
      </w:r>
      <w:r>
        <w:fldChar w:fldCharType="separate"/>
      </w:r>
      <w:r w:rsidR="00883A1B" w:rsidRPr="00867DD4">
        <w:rPr>
          <w:rStyle w:val="Hipervnculo"/>
          <w:lang w:val="en-US"/>
        </w:rPr>
        <w:t xml:space="preserve">https://es.wikipedia.org/wiki/Python </w:t>
      </w:r>
      <w:r>
        <w:rPr>
          <w:rStyle w:val="Hipervnculo"/>
          <w:lang w:val="en-US"/>
        </w:rPr>
        <w:fldChar w:fldCharType="end"/>
      </w:r>
      <w:r w:rsidR="00883A1B" w:rsidRPr="00867DD4">
        <w:rPr>
          <w:lang w:val="en-US"/>
        </w:rPr>
        <w:t xml:space="preserve"> 11-2-2022</w:t>
      </w:r>
    </w:p>
    <w:p w14:paraId="5E4B4A40" w14:textId="2D53A149" w:rsidR="00883A1B" w:rsidRPr="009303AB" w:rsidRDefault="00883A1B" w:rsidP="00B9734C">
      <w:pPr>
        <w:spacing w:before="240" w:line="276" w:lineRule="auto"/>
        <w:jc w:val="both"/>
        <w:rPr>
          <w:lang w:val="en-US"/>
        </w:rPr>
      </w:pPr>
      <w:r w:rsidRPr="009303AB">
        <w:rPr>
          <w:lang w:val="en-US"/>
        </w:rPr>
        <w:t xml:space="preserve">[18] </w:t>
      </w:r>
      <w:r>
        <w:fldChar w:fldCharType="begin"/>
      </w:r>
      <w:r w:rsidRPr="00BC7F81">
        <w:rPr>
          <w:lang w:val="en-US"/>
          <w:rPrChange w:id="96" w:author="Ernesto Duvalón Hernández" w:date="2022-08-11T16:39:00Z">
            <w:rPr/>
          </w:rPrChange>
        </w:rPr>
        <w:instrText xml:space="preserve"> HYPERLINK "https://es.wikipedia.org/wiki/PyCharm" </w:instrText>
      </w:r>
      <w:r>
        <w:fldChar w:fldCharType="separate"/>
      </w:r>
      <w:r w:rsidRPr="009303AB">
        <w:rPr>
          <w:rStyle w:val="Hipervnculo"/>
          <w:lang w:val="en-US"/>
        </w:rPr>
        <w:t>https://es.wikipedia.org/wiki/PyCharm</w:t>
      </w:r>
      <w:r>
        <w:rPr>
          <w:rStyle w:val="Hipervnculo"/>
          <w:lang w:val="en-US"/>
        </w:rPr>
        <w:fldChar w:fldCharType="end"/>
      </w:r>
      <w:r w:rsidRPr="009303AB">
        <w:rPr>
          <w:lang w:val="en-US"/>
        </w:rPr>
        <w:t xml:space="preserve">  11-2-2022</w:t>
      </w:r>
    </w:p>
    <w:p w14:paraId="60CB4A7E" w14:textId="23A3D79B" w:rsidR="001E4794" w:rsidRDefault="001E4794" w:rsidP="00B9734C">
      <w:pPr>
        <w:spacing w:before="240" w:line="276" w:lineRule="auto"/>
        <w:jc w:val="both"/>
      </w:pPr>
      <w:r>
        <w:t xml:space="preserve">[19] </w:t>
      </w:r>
      <w:hyperlink r:id="rId58"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59" w:history="1">
        <w:r>
          <w:rPr>
            <w:rStyle w:val="Hipervnculo"/>
          </w:rPr>
          <w:t>YAML - Wikipedia, la enciclopedia libre</w:t>
        </w:r>
      </w:hyperlink>
      <w:r>
        <w:t xml:space="preserve">     </w:t>
      </w:r>
      <w:r w:rsidRPr="00883A1B">
        <w:t>11-2-2022</w:t>
      </w:r>
    </w:p>
    <w:p w14:paraId="49195D6B" w14:textId="6A6A9A4D" w:rsidR="00CA46D4" w:rsidRPr="00883A1B"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60"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sectPr w:rsidR="00CA46D4" w:rsidRPr="00883A1B" w:rsidSect="00451DB9">
      <w:headerReference w:type="default" r:id="rId61"/>
      <w:footerReference w:type="default" r:id="rId62"/>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F86AD" w14:textId="77777777" w:rsidR="002C4C69" w:rsidRDefault="002C4C69" w:rsidP="00F335AA">
      <w:pPr>
        <w:spacing w:after="0" w:line="240" w:lineRule="auto"/>
      </w:pPr>
      <w:r>
        <w:separator/>
      </w:r>
    </w:p>
  </w:endnote>
  <w:endnote w:type="continuationSeparator" w:id="0">
    <w:p w14:paraId="2653FB7D" w14:textId="77777777" w:rsidR="002C4C69" w:rsidRDefault="002C4C69" w:rsidP="00F335AA">
      <w:pPr>
        <w:spacing w:after="0" w:line="240" w:lineRule="auto"/>
      </w:pPr>
      <w:r>
        <w:continuationSeparator/>
      </w:r>
    </w:p>
  </w:endnote>
  <w:endnote w:type="continuationNotice" w:id="1">
    <w:p w14:paraId="7ED64BFE" w14:textId="77777777" w:rsidR="002C4C69" w:rsidRDefault="002C4C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00000000"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183A0C" w:rsidRDefault="00183A0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C9D214" w14:textId="77777777" w:rsidR="002C4C69" w:rsidRDefault="002C4C69" w:rsidP="00F335AA">
      <w:pPr>
        <w:spacing w:after="0" w:line="240" w:lineRule="auto"/>
      </w:pPr>
      <w:r>
        <w:separator/>
      </w:r>
    </w:p>
  </w:footnote>
  <w:footnote w:type="continuationSeparator" w:id="0">
    <w:p w14:paraId="360D5110" w14:textId="77777777" w:rsidR="002C4C69" w:rsidRDefault="002C4C69" w:rsidP="00F335AA">
      <w:pPr>
        <w:spacing w:after="0" w:line="240" w:lineRule="auto"/>
      </w:pPr>
      <w:r>
        <w:continuationSeparator/>
      </w:r>
    </w:p>
  </w:footnote>
  <w:footnote w:type="continuationNotice" w:id="1">
    <w:p w14:paraId="65BBC650" w14:textId="77777777" w:rsidR="002C4C69" w:rsidRDefault="002C4C69">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183A0C" w:rsidRDefault="00183A0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8"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17"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16136451">
    <w:abstractNumId w:val="18"/>
  </w:num>
  <w:num w:numId="2" w16cid:durableId="1328904602">
    <w:abstractNumId w:val="21"/>
  </w:num>
  <w:num w:numId="3" w16cid:durableId="988098483">
    <w:abstractNumId w:val="12"/>
  </w:num>
  <w:num w:numId="4" w16cid:durableId="807014463">
    <w:abstractNumId w:val="19"/>
  </w:num>
  <w:num w:numId="5" w16cid:durableId="14232986">
    <w:abstractNumId w:val="6"/>
  </w:num>
  <w:num w:numId="6" w16cid:durableId="665017797">
    <w:abstractNumId w:val="13"/>
  </w:num>
  <w:num w:numId="7" w16cid:durableId="650214191">
    <w:abstractNumId w:val="14"/>
  </w:num>
  <w:num w:numId="8" w16cid:durableId="1671981294">
    <w:abstractNumId w:val="7"/>
  </w:num>
  <w:num w:numId="9" w16cid:durableId="789200020">
    <w:abstractNumId w:val="11"/>
  </w:num>
  <w:num w:numId="10" w16cid:durableId="1135441281">
    <w:abstractNumId w:val="4"/>
  </w:num>
  <w:num w:numId="11" w16cid:durableId="563561780">
    <w:abstractNumId w:val="8"/>
  </w:num>
  <w:num w:numId="12" w16cid:durableId="374700631">
    <w:abstractNumId w:val="2"/>
  </w:num>
  <w:num w:numId="13" w16cid:durableId="852836334">
    <w:abstractNumId w:val="0"/>
  </w:num>
  <w:num w:numId="14" w16cid:durableId="1555194714">
    <w:abstractNumId w:val="5"/>
  </w:num>
  <w:num w:numId="15" w16cid:durableId="2047947088">
    <w:abstractNumId w:val="20"/>
  </w:num>
  <w:num w:numId="16" w16cid:durableId="1513833983">
    <w:abstractNumId w:val="17"/>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73081682">
    <w:abstractNumId w:val="10"/>
  </w:num>
  <w:num w:numId="18" w16cid:durableId="293994895">
    <w:abstractNumId w:val="1"/>
  </w:num>
  <w:num w:numId="19" w16cid:durableId="909581384">
    <w:abstractNumId w:val="22"/>
  </w:num>
  <w:num w:numId="20" w16cid:durableId="7879384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101878012">
    <w:abstractNumId w:val="9"/>
  </w:num>
  <w:num w:numId="22" w16cid:durableId="1644432558">
    <w:abstractNumId w:val="3"/>
  </w:num>
  <w:num w:numId="23" w16cid:durableId="1746758756">
    <w:abstractNumId w:val="15"/>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nesto Duvalón Hernández">
    <w15:presenceInfo w15:providerId="Windows Live" w15:userId="5527f5759605e0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s-ES" w:vendorID="64" w:dllVersion="6" w:nlCheck="1" w:checkStyle="0"/>
  <w:activeWritingStyle w:appName="MSWord" w:lang="en-US" w:vendorID="64" w:dllVersion="6" w:nlCheck="1" w:checkStyle="0"/>
  <w:activeWritingStyle w:appName="MSWord" w:lang="es-MX" w:vendorID="64" w:dllVersion="6" w:nlCheck="1" w:checkStyle="0"/>
  <w:activeWritingStyle w:appName="MSWord" w:lang="es-US" w:vendorID="64" w:dllVersion="6" w:nlCheck="1" w:checkStyle="0"/>
  <w:activeWritingStyle w:appName="MSWord" w:lang="es-ES" w:vendorID="64" w:dllVersion="4096" w:nlCheck="1" w:checkStyle="0"/>
  <w:activeWritingStyle w:appName="MSWord" w:lang="es-US" w:vendorID="64" w:dllVersion="4096" w:nlCheck="1" w:checkStyle="0"/>
  <w:activeWritingStyle w:appName="MSWord" w:lang="en-US" w:vendorID="64" w:dllVersion="4096" w:nlCheck="1" w:checkStyle="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2C65"/>
    <w:rsid w:val="000130C3"/>
    <w:rsid w:val="00014977"/>
    <w:rsid w:val="00016FFE"/>
    <w:rsid w:val="00024B3A"/>
    <w:rsid w:val="00027D31"/>
    <w:rsid w:val="00033445"/>
    <w:rsid w:val="0003422A"/>
    <w:rsid w:val="000374FA"/>
    <w:rsid w:val="00045BA6"/>
    <w:rsid w:val="00046310"/>
    <w:rsid w:val="00047A8D"/>
    <w:rsid w:val="00047F24"/>
    <w:rsid w:val="000504F2"/>
    <w:rsid w:val="00053D52"/>
    <w:rsid w:val="000565D2"/>
    <w:rsid w:val="00056776"/>
    <w:rsid w:val="0006663A"/>
    <w:rsid w:val="00072DD9"/>
    <w:rsid w:val="00073AB0"/>
    <w:rsid w:val="000771D9"/>
    <w:rsid w:val="00090AAD"/>
    <w:rsid w:val="000931E7"/>
    <w:rsid w:val="00093218"/>
    <w:rsid w:val="00095364"/>
    <w:rsid w:val="000959D7"/>
    <w:rsid w:val="000A2BEF"/>
    <w:rsid w:val="000A6B84"/>
    <w:rsid w:val="000B16F8"/>
    <w:rsid w:val="000B219F"/>
    <w:rsid w:val="000B3FF8"/>
    <w:rsid w:val="000B733D"/>
    <w:rsid w:val="000C062D"/>
    <w:rsid w:val="000C3FA3"/>
    <w:rsid w:val="000C784E"/>
    <w:rsid w:val="000C7982"/>
    <w:rsid w:val="000C7B8B"/>
    <w:rsid w:val="000D052A"/>
    <w:rsid w:val="000D090E"/>
    <w:rsid w:val="000D3D82"/>
    <w:rsid w:val="000D635F"/>
    <w:rsid w:val="000E065C"/>
    <w:rsid w:val="000E4B8A"/>
    <w:rsid w:val="000E5130"/>
    <w:rsid w:val="000F10B2"/>
    <w:rsid w:val="000F202C"/>
    <w:rsid w:val="000F34F7"/>
    <w:rsid w:val="000F752F"/>
    <w:rsid w:val="0010356D"/>
    <w:rsid w:val="00103C91"/>
    <w:rsid w:val="00104E54"/>
    <w:rsid w:val="0010621F"/>
    <w:rsid w:val="00114981"/>
    <w:rsid w:val="00117262"/>
    <w:rsid w:val="00117F17"/>
    <w:rsid w:val="00126B67"/>
    <w:rsid w:val="00126DE7"/>
    <w:rsid w:val="001319F5"/>
    <w:rsid w:val="00137F5C"/>
    <w:rsid w:val="00142C91"/>
    <w:rsid w:val="0014379A"/>
    <w:rsid w:val="00143B06"/>
    <w:rsid w:val="00146A07"/>
    <w:rsid w:val="00146A29"/>
    <w:rsid w:val="00146A36"/>
    <w:rsid w:val="00150E3E"/>
    <w:rsid w:val="001516A7"/>
    <w:rsid w:val="001522C6"/>
    <w:rsid w:val="00152853"/>
    <w:rsid w:val="00162575"/>
    <w:rsid w:val="0016628D"/>
    <w:rsid w:val="00170D60"/>
    <w:rsid w:val="00172DB1"/>
    <w:rsid w:val="001800AD"/>
    <w:rsid w:val="00180818"/>
    <w:rsid w:val="001813D1"/>
    <w:rsid w:val="001814FE"/>
    <w:rsid w:val="00181802"/>
    <w:rsid w:val="00183A0C"/>
    <w:rsid w:val="00184EEF"/>
    <w:rsid w:val="00184F61"/>
    <w:rsid w:val="00196DB0"/>
    <w:rsid w:val="001A3240"/>
    <w:rsid w:val="001A4A4D"/>
    <w:rsid w:val="001A4ECE"/>
    <w:rsid w:val="001A5137"/>
    <w:rsid w:val="001B1C7C"/>
    <w:rsid w:val="001B1F1D"/>
    <w:rsid w:val="001B3A23"/>
    <w:rsid w:val="001B4BA8"/>
    <w:rsid w:val="001B4F38"/>
    <w:rsid w:val="001B530F"/>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16B77"/>
    <w:rsid w:val="0022202B"/>
    <w:rsid w:val="00224D3B"/>
    <w:rsid w:val="002277CC"/>
    <w:rsid w:val="00237BCC"/>
    <w:rsid w:val="00244CF8"/>
    <w:rsid w:val="00246908"/>
    <w:rsid w:val="00247B56"/>
    <w:rsid w:val="002511EF"/>
    <w:rsid w:val="0025278A"/>
    <w:rsid w:val="00253781"/>
    <w:rsid w:val="00257F1F"/>
    <w:rsid w:val="00265861"/>
    <w:rsid w:val="00266D71"/>
    <w:rsid w:val="00270083"/>
    <w:rsid w:val="00270616"/>
    <w:rsid w:val="00270A94"/>
    <w:rsid w:val="00274E91"/>
    <w:rsid w:val="00276FF4"/>
    <w:rsid w:val="002814E1"/>
    <w:rsid w:val="00285DCD"/>
    <w:rsid w:val="00293295"/>
    <w:rsid w:val="00296266"/>
    <w:rsid w:val="002A0640"/>
    <w:rsid w:val="002A35AA"/>
    <w:rsid w:val="002A43F7"/>
    <w:rsid w:val="002A6841"/>
    <w:rsid w:val="002A7D32"/>
    <w:rsid w:val="002B1DB3"/>
    <w:rsid w:val="002B24B1"/>
    <w:rsid w:val="002B26E0"/>
    <w:rsid w:val="002B371A"/>
    <w:rsid w:val="002B6619"/>
    <w:rsid w:val="002B7E23"/>
    <w:rsid w:val="002C1049"/>
    <w:rsid w:val="002C261C"/>
    <w:rsid w:val="002C3816"/>
    <w:rsid w:val="002C4C69"/>
    <w:rsid w:val="002C4CAA"/>
    <w:rsid w:val="002D00E5"/>
    <w:rsid w:val="002D2C57"/>
    <w:rsid w:val="002D38A1"/>
    <w:rsid w:val="002D7B3E"/>
    <w:rsid w:val="002E0500"/>
    <w:rsid w:val="002E475F"/>
    <w:rsid w:val="002E5FAB"/>
    <w:rsid w:val="002E6D36"/>
    <w:rsid w:val="002E753C"/>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31F35"/>
    <w:rsid w:val="00336F06"/>
    <w:rsid w:val="003379E2"/>
    <w:rsid w:val="00341C3B"/>
    <w:rsid w:val="00343C6F"/>
    <w:rsid w:val="00345BFE"/>
    <w:rsid w:val="00346A9A"/>
    <w:rsid w:val="0035014D"/>
    <w:rsid w:val="0035055B"/>
    <w:rsid w:val="0035309B"/>
    <w:rsid w:val="00356301"/>
    <w:rsid w:val="003563AA"/>
    <w:rsid w:val="00362F4E"/>
    <w:rsid w:val="00370DBA"/>
    <w:rsid w:val="0037147A"/>
    <w:rsid w:val="003721CF"/>
    <w:rsid w:val="00375794"/>
    <w:rsid w:val="00376764"/>
    <w:rsid w:val="00376D8F"/>
    <w:rsid w:val="00391C9C"/>
    <w:rsid w:val="003952AF"/>
    <w:rsid w:val="00397029"/>
    <w:rsid w:val="003A0B9D"/>
    <w:rsid w:val="003A1A7B"/>
    <w:rsid w:val="003A1D0B"/>
    <w:rsid w:val="003A53C2"/>
    <w:rsid w:val="003A6192"/>
    <w:rsid w:val="003A656F"/>
    <w:rsid w:val="003B3F4C"/>
    <w:rsid w:val="003B5162"/>
    <w:rsid w:val="003B7B64"/>
    <w:rsid w:val="003B7FDB"/>
    <w:rsid w:val="003C27B4"/>
    <w:rsid w:val="003C4474"/>
    <w:rsid w:val="003C57C4"/>
    <w:rsid w:val="003D1147"/>
    <w:rsid w:val="003D22A6"/>
    <w:rsid w:val="003F6A25"/>
    <w:rsid w:val="0040103A"/>
    <w:rsid w:val="0040383D"/>
    <w:rsid w:val="00406B7A"/>
    <w:rsid w:val="00407FA5"/>
    <w:rsid w:val="004119D0"/>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16F5"/>
    <w:rsid w:val="00451DB9"/>
    <w:rsid w:val="00453F0C"/>
    <w:rsid w:val="00455CC6"/>
    <w:rsid w:val="004561B6"/>
    <w:rsid w:val="004623E4"/>
    <w:rsid w:val="0047576C"/>
    <w:rsid w:val="00475EA5"/>
    <w:rsid w:val="0048028F"/>
    <w:rsid w:val="004807FE"/>
    <w:rsid w:val="004859AF"/>
    <w:rsid w:val="00490152"/>
    <w:rsid w:val="00492E5C"/>
    <w:rsid w:val="00495835"/>
    <w:rsid w:val="00495B00"/>
    <w:rsid w:val="00496EC0"/>
    <w:rsid w:val="00497628"/>
    <w:rsid w:val="004A2CDB"/>
    <w:rsid w:val="004A6FF7"/>
    <w:rsid w:val="004B1DE5"/>
    <w:rsid w:val="004B40E8"/>
    <w:rsid w:val="004B41BD"/>
    <w:rsid w:val="004B49A0"/>
    <w:rsid w:val="004B67E6"/>
    <w:rsid w:val="004B7884"/>
    <w:rsid w:val="004C02B7"/>
    <w:rsid w:val="004C0C09"/>
    <w:rsid w:val="004C5427"/>
    <w:rsid w:val="004D22D5"/>
    <w:rsid w:val="004D5AF9"/>
    <w:rsid w:val="004E255A"/>
    <w:rsid w:val="004E4B00"/>
    <w:rsid w:val="004E520E"/>
    <w:rsid w:val="004E66A3"/>
    <w:rsid w:val="004E67CD"/>
    <w:rsid w:val="004E7041"/>
    <w:rsid w:val="004F3E76"/>
    <w:rsid w:val="004F7F78"/>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70B19"/>
    <w:rsid w:val="00572422"/>
    <w:rsid w:val="00574C4D"/>
    <w:rsid w:val="00581AF6"/>
    <w:rsid w:val="00587499"/>
    <w:rsid w:val="0059451C"/>
    <w:rsid w:val="00595674"/>
    <w:rsid w:val="00596CFF"/>
    <w:rsid w:val="005A3474"/>
    <w:rsid w:val="005A4AAB"/>
    <w:rsid w:val="005A57D8"/>
    <w:rsid w:val="005B3567"/>
    <w:rsid w:val="005B7795"/>
    <w:rsid w:val="005C053C"/>
    <w:rsid w:val="005C45E5"/>
    <w:rsid w:val="005C5C1B"/>
    <w:rsid w:val="005C62AE"/>
    <w:rsid w:val="005D188C"/>
    <w:rsid w:val="005D4F9B"/>
    <w:rsid w:val="005D535C"/>
    <w:rsid w:val="005D72B1"/>
    <w:rsid w:val="005E049C"/>
    <w:rsid w:val="005E1D50"/>
    <w:rsid w:val="005E2042"/>
    <w:rsid w:val="005E5858"/>
    <w:rsid w:val="005F3112"/>
    <w:rsid w:val="006016BE"/>
    <w:rsid w:val="00602728"/>
    <w:rsid w:val="006046F7"/>
    <w:rsid w:val="00604C9D"/>
    <w:rsid w:val="006054E0"/>
    <w:rsid w:val="006056CA"/>
    <w:rsid w:val="00610773"/>
    <w:rsid w:val="006135FD"/>
    <w:rsid w:val="00615C3C"/>
    <w:rsid w:val="00617B1E"/>
    <w:rsid w:val="00622B81"/>
    <w:rsid w:val="00623A09"/>
    <w:rsid w:val="00624BE0"/>
    <w:rsid w:val="00626018"/>
    <w:rsid w:val="00630E61"/>
    <w:rsid w:val="00636047"/>
    <w:rsid w:val="00637299"/>
    <w:rsid w:val="00637AF7"/>
    <w:rsid w:val="00652351"/>
    <w:rsid w:val="006560C9"/>
    <w:rsid w:val="00656C4B"/>
    <w:rsid w:val="0065751A"/>
    <w:rsid w:val="0065790F"/>
    <w:rsid w:val="00657ACB"/>
    <w:rsid w:val="00660096"/>
    <w:rsid w:val="00660833"/>
    <w:rsid w:val="00661DE3"/>
    <w:rsid w:val="006623C1"/>
    <w:rsid w:val="00664D23"/>
    <w:rsid w:val="00665B2E"/>
    <w:rsid w:val="00666286"/>
    <w:rsid w:val="006713F3"/>
    <w:rsid w:val="00675E67"/>
    <w:rsid w:val="006762F6"/>
    <w:rsid w:val="00681D98"/>
    <w:rsid w:val="00685764"/>
    <w:rsid w:val="0068736F"/>
    <w:rsid w:val="00690912"/>
    <w:rsid w:val="00696020"/>
    <w:rsid w:val="006965A5"/>
    <w:rsid w:val="00697A7D"/>
    <w:rsid w:val="006A09AD"/>
    <w:rsid w:val="006A3DCE"/>
    <w:rsid w:val="006A7395"/>
    <w:rsid w:val="006A7719"/>
    <w:rsid w:val="006B3CDE"/>
    <w:rsid w:val="006B42EE"/>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50D9"/>
    <w:rsid w:val="007164DC"/>
    <w:rsid w:val="00716FE9"/>
    <w:rsid w:val="007176F2"/>
    <w:rsid w:val="00722C14"/>
    <w:rsid w:val="0072592A"/>
    <w:rsid w:val="00726572"/>
    <w:rsid w:val="007306F1"/>
    <w:rsid w:val="007336AA"/>
    <w:rsid w:val="00735C88"/>
    <w:rsid w:val="007360E3"/>
    <w:rsid w:val="007414A3"/>
    <w:rsid w:val="007414B1"/>
    <w:rsid w:val="00742011"/>
    <w:rsid w:val="007459DA"/>
    <w:rsid w:val="00745B8A"/>
    <w:rsid w:val="00747DAA"/>
    <w:rsid w:val="00747EB6"/>
    <w:rsid w:val="00753728"/>
    <w:rsid w:val="007606ED"/>
    <w:rsid w:val="0076120A"/>
    <w:rsid w:val="00765F72"/>
    <w:rsid w:val="0076627B"/>
    <w:rsid w:val="00771974"/>
    <w:rsid w:val="00777C53"/>
    <w:rsid w:val="007807CE"/>
    <w:rsid w:val="007857E8"/>
    <w:rsid w:val="00792EEF"/>
    <w:rsid w:val="00794AD6"/>
    <w:rsid w:val="00794F08"/>
    <w:rsid w:val="007A206A"/>
    <w:rsid w:val="007A4350"/>
    <w:rsid w:val="007A4C6F"/>
    <w:rsid w:val="007A6F6A"/>
    <w:rsid w:val="007B4497"/>
    <w:rsid w:val="007B5CB3"/>
    <w:rsid w:val="007C03C2"/>
    <w:rsid w:val="007C4BFF"/>
    <w:rsid w:val="007C606B"/>
    <w:rsid w:val="007D0A6D"/>
    <w:rsid w:val="007D32E0"/>
    <w:rsid w:val="007D3308"/>
    <w:rsid w:val="007D7E50"/>
    <w:rsid w:val="007E0887"/>
    <w:rsid w:val="007E20A7"/>
    <w:rsid w:val="007F233B"/>
    <w:rsid w:val="007F266C"/>
    <w:rsid w:val="007F3969"/>
    <w:rsid w:val="007F4E00"/>
    <w:rsid w:val="007F5E93"/>
    <w:rsid w:val="007F6118"/>
    <w:rsid w:val="007F618C"/>
    <w:rsid w:val="008116A3"/>
    <w:rsid w:val="00811E44"/>
    <w:rsid w:val="00812BAC"/>
    <w:rsid w:val="00814DF6"/>
    <w:rsid w:val="0081750B"/>
    <w:rsid w:val="008209B3"/>
    <w:rsid w:val="008248A4"/>
    <w:rsid w:val="00825709"/>
    <w:rsid w:val="00825FF9"/>
    <w:rsid w:val="00831934"/>
    <w:rsid w:val="00831FED"/>
    <w:rsid w:val="00847B56"/>
    <w:rsid w:val="008563DF"/>
    <w:rsid w:val="00861B19"/>
    <w:rsid w:val="00863AF5"/>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BE5"/>
    <w:rsid w:val="008C086B"/>
    <w:rsid w:val="008C0940"/>
    <w:rsid w:val="008C0ABB"/>
    <w:rsid w:val="008C0E20"/>
    <w:rsid w:val="008C1062"/>
    <w:rsid w:val="008C1E1A"/>
    <w:rsid w:val="008C20C4"/>
    <w:rsid w:val="008C4C6B"/>
    <w:rsid w:val="008C7849"/>
    <w:rsid w:val="008D0C47"/>
    <w:rsid w:val="008D2237"/>
    <w:rsid w:val="008E33AF"/>
    <w:rsid w:val="008E3CBD"/>
    <w:rsid w:val="008E3F3B"/>
    <w:rsid w:val="008F0410"/>
    <w:rsid w:val="008F1641"/>
    <w:rsid w:val="008F3773"/>
    <w:rsid w:val="008F4AB1"/>
    <w:rsid w:val="008F649C"/>
    <w:rsid w:val="0090098D"/>
    <w:rsid w:val="00900F0D"/>
    <w:rsid w:val="00901136"/>
    <w:rsid w:val="00905F57"/>
    <w:rsid w:val="00906321"/>
    <w:rsid w:val="00915AFF"/>
    <w:rsid w:val="00921418"/>
    <w:rsid w:val="0092296B"/>
    <w:rsid w:val="00930355"/>
    <w:rsid w:val="009303AB"/>
    <w:rsid w:val="00930E7F"/>
    <w:rsid w:val="00935085"/>
    <w:rsid w:val="00936307"/>
    <w:rsid w:val="00936351"/>
    <w:rsid w:val="00941F60"/>
    <w:rsid w:val="0094306B"/>
    <w:rsid w:val="00947DAF"/>
    <w:rsid w:val="0096016C"/>
    <w:rsid w:val="00961EAE"/>
    <w:rsid w:val="00965EB4"/>
    <w:rsid w:val="00965EC7"/>
    <w:rsid w:val="0096663A"/>
    <w:rsid w:val="00970433"/>
    <w:rsid w:val="009739AD"/>
    <w:rsid w:val="00974560"/>
    <w:rsid w:val="00976A39"/>
    <w:rsid w:val="00976CA6"/>
    <w:rsid w:val="0099721C"/>
    <w:rsid w:val="009A3AE6"/>
    <w:rsid w:val="009A5124"/>
    <w:rsid w:val="009A5A49"/>
    <w:rsid w:val="009A7021"/>
    <w:rsid w:val="009B25AC"/>
    <w:rsid w:val="009B52BF"/>
    <w:rsid w:val="009B5CC5"/>
    <w:rsid w:val="009B7DC0"/>
    <w:rsid w:val="009C1E3C"/>
    <w:rsid w:val="009C38FB"/>
    <w:rsid w:val="009C3B26"/>
    <w:rsid w:val="009C5021"/>
    <w:rsid w:val="009C56F8"/>
    <w:rsid w:val="009C680F"/>
    <w:rsid w:val="009C6CD8"/>
    <w:rsid w:val="009D1901"/>
    <w:rsid w:val="009D256A"/>
    <w:rsid w:val="009D594C"/>
    <w:rsid w:val="009E1628"/>
    <w:rsid w:val="009E28E2"/>
    <w:rsid w:val="009E6B0D"/>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415A"/>
    <w:rsid w:val="00A251D7"/>
    <w:rsid w:val="00A3100E"/>
    <w:rsid w:val="00A31824"/>
    <w:rsid w:val="00A33DE9"/>
    <w:rsid w:val="00A34DDA"/>
    <w:rsid w:val="00A35ED5"/>
    <w:rsid w:val="00A40A93"/>
    <w:rsid w:val="00A43417"/>
    <w:rsid w:val="00A469CC"/>
    <w:rsid w:val="00A50423"/>
    <w:rsid w:val="00A50BA0"/>
    <w:rsid w:val="00A5472F"/>
    <w:rsid w:val="00A55414"/>
    <w:rsid w:val="00A55C85"/>
    <w:rsid w:val="00A65FD1"/>
    <w:rsid w:val="00A70B66"/>
    <w:rsid w:val="00A712F3"/>
    <w:rsid w:val="00A713DA"/>
    <w:rsid w:val="00A75DBE"/>
    <w:rsid w:val="00A76C2F"/>
    <w:rsid w:val="00A84595"/>
    <w:rsid w:val="00A90E9F"/>
    <w:rsid w:val="00A92433"/>
    <w:rsid w:val="00A94314"/>
    <w:rsid w:val="00A971A7"/>
    <w:rsid w:val="00AA3C44"/>
    <w:rsid w:val="00AB136A"/>
    <w:rsid w:val="00AB17F7"/>
    <w:rsid w:val="00AB2846"/>
    <w:rsid w:val="00AB2AEC"/>
    <w:rsid w:val="00AB72CE"/>
    <w:rsid w:val="00AC1947"/>
    <w:rsid w:val="00AC2857"/>
    <w:rsid w:val="00AC2996"/>
    <w:rsid w:val="00AD1836"/>
    <w:rsid w:val="00AD211E"/>
    <w:rsid w:val="00AD29D5"/>
    <w:rsid w:val="00AD429F"/>
    <w:rsid w:val="00AD5FEE"/>
    <w:rsid w:val="00AE11CA"/>
    <w:rsid w:val="00AE4582"/>
    <w:rsid w:val="00AF3605"/>
    <w:rsid w:val="00AF6308"/>
    <w:rsid w:val="00B035D7"/>
    <w:rsid w:val="00B05DFE"/>
    <w:rsid w:val="00B063C3"/>
    <w:rsid w:val="00B0708B"/>
    <w:rsid w:val="00B117A2"/>
    <w:rsid w:val="00B15B10"/>
    <w:rsid w:val="00B15B3C"/>
    <w:rsid w:val="00B17780"/>
    <w:rsid w:val="00B17860"/>
    <w:rsid w:val="00B20B1E"/>
    <w:rsid w:val="00B26C58"/>
    <w:rsid w:val="00B26C62"/>
    <w:rsid w:val="00B3001A"/>
    <w:rsid w:val="00B35D59"/>
    <w:rsid w:val="00B36EB0"/>
    <w:rsid w:val="00B43CC8"/>
    <w:rsid w:val="00B4449A"/>
    <w:rsid w:val="00B54930"/>
    <w:rsid w:val="00B54F60"/>
    <w:rsid w:val="00B6229D"/>
    <w:rsid w:val="00B657AE"/>
    <w:rsid w:val="00B665DC"/>
    <w:rsid w:val="00B66CD2"/>
    <w:rsid w:val="00B674C3"/>
    <w:rsid w:val="00B70038"/>
    <w:rsid w:val="00B71234"/>
    <w:rsid w:val="00B71513"/>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C0CDD"/>
    <w:rsid w:val="00BC0EC4"/>
    <w:rsid w:val="00BC38BB"/>
    <w:rsid w:val="00BC46B5"/>
    <w:rsid w:val="00BC4B14"/>
    <w:rsid w:val="00BC6AD9"/>
    <w:rsid w:val="00BC7660"/>
    <w:rsid w:val="00BC7B94"/>
    <w:rsid w:val="00BC7BF0"/>
    <w:rsid w:val="00BC7F81"/>
    <w:rsid w:val="00BD073B"/>
    <w:rsid w:val="00BD0ACB"/>
    <w:rsid w:val="00BD15BA"/>
    <w:rsid w:val="00BD2C86"/>
    <w:rsid w:val="00BD51B5"/>
    <w:rsid w:val="00BE2705"/>
    <w:rsid w:val="00BE3F2A"/>
    <w:rsid w:val="00BF2378"/>
    <w:rsid w:val="00BF29F0"/>
    <w:rsid w:val="00BF434E"/>
    <w:rsid w:val="00C01964"/>
    <w:rsid w:val="00C101D8"/>
    <w:rsid w:val="00C11323"/>
    <w:rsid w:val="00C11629"/>
    <w:rsid w:val="00C11ACE"/>
    <w:rsid w:val="00C13532"/>
    <w:rsid w:val="00C14880"/>
    <w:rsid w:val="00C17C25"/>
    <w:rsid w:val="00C20625"/>
    <w:rsid w:val="00C21B7A"/>
    <w:rsid w:val="00C223DC"/>
    <w:rsid w:val="00C22492"/>
    <w:rsid w:val="00C3137D"/>
    <w:rsid w:val="00C3248A"/>
    <w:rsid w:val="00C34197"/>
    <w:rsid w:val="00C4344E"/>
    <w:rsid w:val="00C52141"/>
    <w:rsid w:val="00C55BF1"/>
    <w:rsid w:val="00C61994"/>
    <w:rsid w:val="00C63343"/>
    <w:rsid w:val="00C67044"/>
    <w:rsid w:val="00C71298"/>
    <w:rsid w:val="00C72A45"/>
    <w:rsid w:val="00C72D14"/>
    <w:rsid w:val="00C736E1"/>
    <w:rsid w:val="00C76E43"/>
    <w:rsid w:val="00C7702A"/>
    <w:rsid w:val="00C91D12"/>
    <w:rsid w:val="00C930F6"/>
    <w:rsid w:val="00CA46D4"/>
    <w:rsid w:val="00CB088D"/>
    <w:rsid w:val="00CB18D9"/>
    <w:rsid w:val="00CB2C75"/>
    <w:rsid w:val="00CB3201"/>
    <w:rsid w:val="00CB47E2"/>
    <w:rsid w:val="00CB4F07"/>
    <w:rsid w:val="00CB7BBA"/>
    <w:rsid w:val="00CC1A6A"/>
    <w:rsid w:val="00CC2E7B"/>
    <w:rsid w:val="00CC3DEB"/>
    <w:rsid w:val="00CC3E1F"/>
    <w:rsid w:val="00CC5A24"/>
    <w:rsid w:val="00CD66DF"/>
    <w:rsid w:val="00CD6EE0"/>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14A3"/>
    <w:rsid w:val="00D2224C"/>
    <w:rsid w:val="00D23A4F"/>
    <w:rsid w:val="00D25F8A"/>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34E0"/>
    <w:rsid w:val="00D94134"/>
    <w:rsid w:val="00D949C2"/>
    <w:rsid w:val="00DA0B5C"/>
    <w:rsid w:val="00DB67DE"/>
    <w:rsid w:val="00DB731F"/>
    <w:rsid w:val="00DC0287"/>
    <w:rsid w:val="00DC22B3"/>
    <w:rsid w:val="00DC2D56"/>
    <w:rsid w:val="00DC3623"/>
    <w:rsid w:val="00DC464E"/>
    <w:rsid w:val="00DD16F9"/>
    <w:rsid w:val="00DD4C2C"/>
    <w:rsid w:val="00DE426B"/>
    <w:rsid w:val="00DE703F"/>
    <w:rsid w:val="00DE7DAD"/>
    <w:rsid w:val="00DF028F"/>
    <w:rsid w:val="00DF0FE9"/>
    <w:rsid w:val="00DF1B8B"/>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7B9E"/>
    <w:rsid w:val="00E4092A"/>
    <w:rsid w:val="00E4292D"/>
    <w:rsid w:val="00E429ED"/>
    <w:rsid w:val="00E4384D"/>
    <w:rsid w:val="00E47ACB"/>
    <w:rsid w:val="00E507D5"/>
    <w:rsid w:val="00E50FBE"/>
    <w:rsid w:val="00E52B4A"/>
    <w:rsid w:val="00E53B7A"/>
    <w:rsid w:val="00E5642F"/>
    <w:rsid w:val="00E56D5D"/>
    <w:rsid w:val="00E57379"/>
    <w:rsid w:val="00E7092B"/>
    <w:rsid w:val="00E70D30"/>
    <w:rsid w:val="00E74675"/>
    <w:rsid w:val="00E74B77"/>
    <w:rsid w:val="00E74F5A"/>
    <w:rsid w:val="00E75C08"/>
    <w:rsid w:val="00E75C29"/>
    <w:rsid w:val="00E8029B"/>
    <w:rsid w:val="00E80EAA"/>
    <w:rsid w:val="00E8136D"/>
    <w:rsid w:val="00E82524"/>
    <w:rsid w:val="00E84F7A"/>
    <w:rsid w:val="00E87453"/>
    <w:rsid w:val="00E919C2"/>
    <w:rsid w:val="00E927C9"/>
    <w:rsid w:val="00E92C85"/>
    <w:rsid w:val="00E93DD9"/>
    <w:rsid w:val="00E94292"/>
    <w:rsid w:val="00E94C1E"/>
    <w:rsid w:val="00E952DA"/>
    <w:rsid w:val="00E95D0A"/>
    <w:rsid w:val="00E96951"/>
    <w:rsid w:val="00EA4A18"/>
    <w:rsid w:val="00EA6D05"/>
    <w:rsid w:val="00EB16C3"/>
    <w:rsid w:val="00EB4891"/>
    <w:rsid w:val="00EB6000"/>
    <w:rsid w:val="00EC02DD"/>
    <w:rsid w:val="00EC2AA5"/>
    <w:rsid w:val="00EC34ED"/>
    <w:rsid w:val="00EC3F89"/>
    <w:rsid w:val="00EC699C"/>
    <w:rsid w:val="00EC7F4C"/>
    <w:rsid w:val="00ED3AA8"/>
    <w:rsid w:val="00ED7FF6"/>
    <w:rsid w:val="00EE08CC"/>
    <w:rsid w:val="00EE3858"/>
    <w:rsid w:val="00EE6146"/>
    <w:rsid w:val="00EE6465"/>
    <w:rsid w:val="00EF2D8B"/>
    <w:rsid w:val="00F03B2D"/>
    <w:rsid w:val="00F03B37"/>
    <w:rsid w:val="00F0537C"/>
    <w:rsid w:val="00F06003"/>
    <w:rsid w:val="00F067C0"/>
    <w:rsid w:val="00F10D49"/>
    <w:rsid w:val="00F11299"/>
    <w:rsid w:val="00F1442E"/>
    <w:rsid w:val="00F16A1E"/>
    <w:rsid w:val="00F17A05"/>
    <w:rsid w:val="00F21B83"/>
    <w:rsid w:val="00F3075E"/>
    <w:rsid w:val="00F335AA"/>
    <w:rsid w:val="00F34F8D"/>
    <w:rsid w:val="00F36F8B"/>
    <w:rsid w:val="00F45A26"/>
    <w:rsid w:val="00F46586"/>
    <w:rsid w:val="00F46650"/>
    <w:rsid w:val="00F5643E"/>
    <w:rsid w:val="00F5651B"/>
    <w:rsid w:val="00F645F0"/>
    <w:rsid w:val="00F67E2B"/>
    <w:rsid w:val="00F7099F"/>
    <w:rsid w:val="00F71DEE"/>
    <w:rsid w:val="00F74CE2"/>
    <w:rsid w:val="00F77DEA"/>
    <w:rsid w:val="00F85302"/>
    <w:rsid w:val="00F86DE7"/>
    <w:rsid w:val="00F93152"/>
    <w:rsid w:val="00F97738"/>
    <w:rsid w:val="00FA1F3A"/>
    <w:rsid w:val="00FA3ADD"/>
    <w:rsid w:val="00FA463B"/>
    <w:rsid w:val="00FA723C"/>
    <w:rsid w:val="00FB0F3E"/>
    <w:rsid w:val="00FB133B"/>
    <w:rsid w:val="00FB2F16"/>
    <w:rsid w:val="00FB35F9"/>
    <w:rsid w:val="00FB5BC4"/>
    <w:rsid w:val="00FB7B10"/>
    <w:rsid w:val="00FC2E5B"/>
    <w:rsid w:val="00FC56E6"/>
    <w:rsid w:val="00FC5D83"/>
    <w:rsid w:val="00FC759A"/>
    <w:rsid w:val="00FC7815"/>
    <w:rsid w:val="00FD03D6"/>
    <w:rsid w:val="00FD0F4D"/>
    <w:rsid w:val="00FD2056"/>
    <w:rsid w:val="00FD4ADE"/>
    <w:rsid w:val="00FD5231"/>
    <w:rsid w:val="00FD59DD"/>
    <w:rsid w:val="00FE110A"/>
    <w:rsid w:val="00FE456F"/>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34" Type="http://schemas.openxmlformats.org/officeDocument/2006/relationships/image" Target="media/image9.png"/><Relationship Id="rId42" Type="http://schemas.openxmlformats.org/officeDocument/2006/relationships/image" Target="media/image17.jpeg"/><Relationship Id="rId47" Type="http://schemas.openxmlformats.org/officeDocument/2006/relationships/hyperlink" Target="https://azure.microsoft.com/en-us/services/bot-services/" TargetMode="External"/><Relationship Id="rId50" Type="http://schemas.openxmlformats.org/officeDocument/2006/relationships/hyperlink" Target="https://stackshare.io/stackups/dialogflow-vs-microsoft-bot-framework/" TargetMode="External"/><Relationship Id="rId55" Type="http://schemas.openxmlformats.org/officeDocument/2006/relationships/hyperlink" Target="https://www.capterra.es/reviews/180853/dialogflow?overall_rating_ge=5" TargetMode="Externa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hyperlink" Target="https://www.artificial-solutions.com/es/chatbots/" TargetMode="External"/><Relationship Id="rId53" Type="http://schemas.openxmlformats.org/officeDocument/2006/relationships/hyperlink" Target="https://cloud.google.com/dialogflow?hl=es" TargetMode="External"/><Relationship Id="rId58" Type="http://schemas.openxmlformats.org/officeDocument/2006/relationships/hyperlink" Target="https://es.wikipedia.org/wiki/NoSQL" TargetMode="Externa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docs.microsoft.com/en-us/composer/introduction" TargetMode="External"/><Relationship Id="rId56" Type="http://schemas.openxmlformats.org/officeDocument/2006/relationships/hyperlink" Target="https://www.linkedin.com/pulse/dialogflow-vs-lex-watson-azure-bot-chatbot-quick-sherwin-fernandes" TargetMode="External"/><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hyperlink" Target="https://rijsat.com/2021/11/03/create-azure-bot-service-from-azure-portal/"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chatbotsmagazine.com/the-ultimate-guide-to-designing-a-chatbot-tech-stack-333eceb431da" TargetMode="External"/><Relationship Id="rId59" Type="http://schemas.openxmlformats.org/officeDocument/2006/relationships/hyperlink" Target="https://es.wikipedia.org/wiki/YAML"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www.chatbots.org/dialogflow" TargetMode="External"/><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aginapropia.com/15-ventajas-y-desventajas-de-microsoft-azure/" TargetMode="External"/><Relationship Id="rId57" Type="http://schemas.openxmlformats.org/officeDocument/2006/relationships/hyperlink" Target="https://www.spaceo.ca/top-ai-chatbot-frameworks/"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cloud.google.com/dialogflow/docs" TargetMode="External"/><Relationship Id="rId60" Type="http://schemas.openxmlformats.org/officeDocument/2006/relationships/hyperlink" Target="http://ingenieriadesoftware.mex.tl/52753_XP---Extreme-Programing.html" TargetMode="Externa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16A3EAB-7B55-4820-AD6E-565FECAAD0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8901</Words>
  <Characters>48961</Characters>
  <Application>Microsoft Office Word</Application>
  <DocSecurity>0</DocSecurity>
  <Lines>408</Lines>
  <Paragraphs>11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5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Dionis Lopez</cp:lastModifiedBy>
  <cp:revision>2</cp:revision>
  <dcterms:created xsi:type="dcterms:W3CDTF">2022-09-02T14:04:00Z</dcterms:created>
  <dcterms:modified xsi:type="dcterms:W3CDTF">2022-09-02T14:0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7fsH0PP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